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bookmarkStart w:id="0" w:name="_Toc13865668"/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650C7555" w14:textId="60780272" w:rsidR="009607BD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102389381" w:history="1">
            <w:r w:rsidR="009607BD" w:rsidRPr="00DD40E3">
              <w:rPr>
                <w:rStyle w:val="Hipervnculo"/>
                <w:noProof/>
              </w:rPr>
              <w:t>1.</w:t>
            </w:r>
            <w:r w:rsidR="009607BD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9607BD" w:rsidRPr="00DD40E3">
              <w:rPr>
                <w:rStyle w:val="Hipervnculo"/>
                <w:noProof/>
              </w:rPr>
              <w:t>Enunciado</w:t>
            </w:r>
            <w:r w:rsidR="009607BD">
              <w:rPr>
                <w:noProof/>
                <w:webHidden/>
              </w:rPr>
              <w:tab/>
            </w:r>
            <w:r w:rsidR="009607BD">
              <w:rPr>
                <w:noProof/>
                <w:webHidden/>
              </w:rPr>
              <w:fldChar w:fldCharType="begin"/>
            </w:r>
            <w:r w:rsidR="009607BD">
              <w:rPr>
                <w:noProof/>
                <w:webHidden/>
              </w:rPr>
              <w:instrText xml:space="preserve"> PAGEREF _Toc102389381 \h </w:instrText>
            </w:r>
            <w:r w:rsidR="009607BD">
              <w:rPr>
                <w:noProof/>
                <w:webHidden/>
              </w:rPr>
            </w:r>
            <w:r w:rsidR="009607BD">
              <w:rPr>
                <w:noProof/>
                <w:webHidden/>
              </w:rPr>
              <w:fldChar w:fldCharType="separate"/>
            </w:r>
            <w:r w:rsidR="009607BD">
              <w:rPr>
                <w:noProof/>
                <w:webHidden/>
              </w:rPr>
              <w:t>1</w:t>
            </w:r>
            <w:r w:rsidR="009607BD">
              <w:rPr>
                <w:noProof/>
                <w:webHidden/>
              </w:rPr>
              <w:fldChar w:fldCharType="end"/>
            </w:r>
          </w:hyperlink>
        </w:p>
        <w:p w14:paraId="29FE1A58" w14:textId="0B1F066C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2" w:history="1">
            <w:r w:rsidRPr="00DD40E3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Consideraciones inici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455AFE" w14:textId="256A8E42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3" w:history="1">
            <w:r w:rsidRPr="00DD40E3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Algoritmo 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C07E84" w14:textId="3082EE83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4" w:history="1">
            <w:r w:rsidRPr="00DD40E3">
              <w:rPr>
                <w:rStyle w:val="Hipervnculo"/>
                <w:noProof/>
              </w:rPr>
              <w:t>3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C2694A" w14:textId="29AF28A5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5" w:history="1">
            <w:r w:rsidRPr="00DD40E3">
              <w:rPr>
                <w:rStyle w:val="Hipervnculo"/>
                <w:noProof/>
              </w:rPr>
              <w:t>3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4E25D5" w14:textId="03F4DEF3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6" w:history="1">
            <w:r w:rsidRPr="00DD40E3">
              <w:rPr>
                <w:rStyle w:val="Hipervnculo"/>
                <w:noProof/>
              </w:rPr>
              <w:t>3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0E3014" w14:textId="4FF59DE1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7" w:history="1">
            <w:r w:rsidRPr="00DD40E3">
              <w:rPr>
                <w:rStyle w:val="Hipervnculo"/>
                <w:noProof/>
              </w:rPr>
              <w:t>3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571E9E" w14:textId="04EBA058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8" w:history="1">
            <w:r w:rsidRPr="00DD40E3">
              <w:rPr>
                <w:rStyle w:val="Hipervnculo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Limpiando los datos. Todo a minúscu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3E8BCF" w14:textId="0F5762FF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89" w:history="1">
            <w:r w:rsidRPr="00DD40E3">
              <w:rPr>
                <w:rStyle w:val="Hipervnculo"/>
                <w:noProof/>
              </w:rPr>
              <w:t>4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865A25" w14:textId="6D782B05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0" w:history="1">
            <w:r w:rsidRPr="00DD40E3">
              <w:rPr>
                <w:rStyle w:val="Hipervnculo"/>
                <w:noProof/>
              </w:rPr>
              <w:t>4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3CFE08" w14:textId="34A14830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1" w:history="1">
            <w:r w:rsidRPr="00DD40E3">
              <w:rPr>
                <w:rStyle w:val="Hipervnculo"/>
                <w:noProof/>
              </w:rPr>
              <w:t>4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EA426A" w14:textId="3E6FC0E6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2" w:history="1">
            <w:r w:rsidRPr="00DD40E3">
              <w:rPr>
                <w:rStyle w:val="Hipervnculo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Limpiando los datos. Eliminar signos de puntu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029741" w14:textId="252CAB44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3" w:history="1">
            <w:r w:rsidRPr="00DD40E3">
              <w:rPr>
                <w:rStyle w:val="Hipervnculo"/>
                <w:noProof/>
              </w:rPr>
              <w:t>5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715BAC" w14:textId="2F4D306B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4" w:history="1">
            <w:r w:rsidRPr="00DD40E3">
              <w:rPr>
                <w:rStyle w:val="Hipervnculo"/>
                <w:noProof/>
              </w:rPr>
              <w:t>5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D6C521" w14:textId="51E960CB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5" w:history="1">
            <w:r w:rsidRPr="00DD40E3">
              <w:rPr>
                <w:rStyle w:val="Hipervnculo"/>
                <w:noProof/>
              </w:rPr>
              <w:t>5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554F57" w14:textId="1678BCBB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6" w:history="1">
            <w:r w:rsidRPr="00DD40E3">
              <w:rPr>
                <w:rStyle w:val="Hipervnculo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Limpiando los datos. Eliminando Stop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D199F8" w14:textId="0ACE10C8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7" w:history="1">
            <w:r w:rsidRPr="00DD40E3">
              <w:rPr>
                <w:rStyle w:val="Hipervnculo"/>
                <w:noProof/>
              </w:rPr>
              <w:t>6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0C7F02" w14:textId="337D249A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8" w:history="1">
            <w:r w:rsidRPr="00DD40E3">
              <w:rPr>
                <w:rStyle w:val="Hipervnculo"/>
                <w:noProof/>
              </w:rPr>
              <w:t>6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71473D" w14:textId="12705256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399" w:history="1">
            <w:r w:rsidRPr="00DD40E3">
              <w:rPr>
                <w:rStyle w:val="Hipervnculo"/>
                <w:noProof/>
              </w:rPr>
              <w:t>6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3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C6F55C" w14:textId="230E6E50" w:rsidR="009607BD" w:rsidRDefault="009607BD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0" w:history="1">
            <w:r w:rsidRPr="00DD40E3">
              <w:rPr>
                <w:rStyle w:val="Hipervnculo"/>
                <w:noProof/>
              </w:rPr>
              <w:t>6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BF8A2F" w14:textId="0B3ABC02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1" w:history="1">
            <w:r w:rsidRPr="00DD40E3">
              <w:rPr>
                <w:rStyle w:val="Hipervnculo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251D04" w14:textId="2100A97E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2" w:history="1">
            <w:r w:rsidRPr="00DD40E3">
              <w:rPr>
                <w:rStyle w:val="Hipervnculo"/>
                <w:noProof/>
              </w:rPr>
              <w:t>7.1. Impacto de las variables en los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D70A87" w14:textId="38299796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3" w:history="1">
            <w:r w:rsidRPr="00DD40E3">
              <w:rPr>
                <w:rStyle w:val="Hipervnculo"/>
                <w:noProof/>
              </w:rPr>
              <w:t>7.2. Combinaciones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BBC259" w14:textId="609CD7E8" w:rsidR="009607BD" w:rsidRDefault="009607BD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4" w:history="1">
            <w:r w:rsidRPr="00DD40E3">
              <w:rPr>
                <w:rStyle w:val="Hipervnculo"/>
                <w:noProof/>
              </w:rPr>
              <w:t>7.3. Mejor conjunto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1B99FD" w14:textId="5DD9FB59" w:rsidR="009607BD" w:rsidRDefault="009607BD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389405" w:history="1">
            <w:r w:rsidRPr="00DD40E3">
              <w:rPr>
                <w:rStyle w:val="Hipervnculo"/>
                <w:noProof/>
              </w:rPr>
              <w:t>8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DD40E3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389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F47DB" w14:textId="76EF4796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328C6D06" w14:textId="589BC06F" w:rsidR="009607BD" w:rsidRDefault="005C02A7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102389406" w:history="1">
        <w:r w:rsidR="009607BD" w:rsidRPr="00A93843">
          <w:rPr>
            <w:rStyle w:val="Hipervnculo"/>
            <w:noProof/>
          </w:rPr>
          <w:t>Ilustración 1. Error no encuentra el fichero de entrenamiento</w:t>
        </w:r>
        <w:r w:rsidR="009607BD">
          <w:rPr>
            <w:noProof/>
            <w:webHidden/>
          </w:rPr>
          <w:tab/>
        </w:r>
        <w:r w:rsidR="009607BD">
          <w:rPr>
            <w:noProof/>
            <w:webHidden/>
          </w:rPr>
          <w:fldChar w:fldCharType="begin"/>
        </w:r>
        <w:r w:rsidR="009607BD">
          <w:rPr>
            <w:noProof/>
            <w:webHidden/>
          </w:rPr>
          <w:instrText xml:space="preserve"> PAGEREF _Toc102389406 \h </w:instrText>
        </w:r>
        <w:r w:rsidR="009607BD">
          <w:rPr>
            <w:noProof/>
            <w:webHidden/>
          </w:rPr>
        </w:r>
        <w:r w:rsidR="009607BD">
          <w:rPr>
            <w:noProof/>
            <w:webHidden/>
          </w:rPr>
          <w:fldChar w:fldCharType="separate"/>
        </w:r>
        <w:r w:rsidR="009607BD">
          <w:rPr>
            <w:noProof/>
            <w:webHidden/>
          </w:rPr>
          <w:t>3</w:t>
        </w:r>
        <w:r w:rsidR="009607BD">
          <w:rPr>
            <w:noProof/>
            <w:webHidden/>
          </w:rPr>
          <w:fldChar w:fldCharType="end"/>
        </w:r>
      </w:hyperlink>
    </w:p>
    <w:p w14:paraId="503F599E" w14:textId="00CB63B0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07" w:history="1">
        <w:r w:rsidRPr="00A93843">
          <w:rPr>
            <w:rStyle w:val="Hipervnculo"/>
            <w:noProof/>
          </w:rPr>
          <w:t>Ilustración 2. Comprobación de la existencia de los datase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95DE575" w14:textId="5EEBD50F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08" w:history="1">
        <w:r w:rsidRPr="00A93843">
          <w:rPr>
            <w:rStyle w:val="Hipervnculo"/>
            <w:noProof/>
          </w:rPr>
          <w:t>Ilustración 3. El script indica que el dataset no existe en esa ruta y finaliz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23871EE" w14:textId="56B3445A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09" w:history="1">
        <w:r w:rsidRPr="00A93843">
          <w:rPr>
            <w:rStyle w:val="Hipervnculo"/>
            <w:noProof/>
          </w:rPr>
          <w:t>Ilustración 4. Se añade un punto a la ruta, para acceder a la carpeta anterior a la act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A776253" w14:textId="1161DF2A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0" w:history="1">
        <w:r w:rsidRPr="00A93843">
          <w:rPr>
            <w:rStyle w:val="Hipervnculo"/>
            <w:noProof/>
          </w:rPr>
          <w:t>Ilustración 5. Resultados del algoritmo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103B9BB" w14:textId="20329B26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1" w:history="1">
        <w:r w:rsidRPr="00A93843">
          <w:rPr>
            <w:rStyle w:val="Hipervnculo"/>
            <w:noProof/>
          </w:rPr>
          <w:t>Ilustración 6. Función inicial de clean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6F921E3" w14:textId="1B7387B8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2" w:history="1">
        <w:r w:rsidRPr="00A93843">
          <w:rPr>
            <w:rStyle w:val="Hipervnculo"/>
            <w:noProof/>
          </w:rPr>
          <w:t>Ilustración 7. Accuracy primer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E95CB1F" w14:textId="3E1D9CF2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3" w:history="1">
        <w:r w:rsidRPr="00A93843">
          <w:rPr>
            <w:rStyle w:val="Hipervnculo"/>
            <w:noProof/>
          </w:rPr>
          <w:t>Ilustración 8. Codigo Eliminar signos y puntu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39E2CF2" w14:textId="1B5FC434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4" w:history="1">
        <w:r w:rsidRPr="00A93843">
          <w:rPr>
            <w:rStyle w:val="Hipervnculo"/>
            <w:noProof/>
          </w:rPr>
          <w:t>Ilustración 9. Accuracy de la segund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62EFABD" w14:textId="73C83915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5" w:history="1">
        <w:r w:rsidRPr="00A93843">
          <w:rPr>
            <w:rStyle w:val="Hipervnculo"/>
            <w:noProof/>
          </w:rPr>
          <w:t>Ilustración 10. Código para eliminar stopwor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355C853" w14:textId="0147ACC6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6" w:history="1">
        <w:r w:rsidRPr="00A93843">
          <w:rPr>
            <w:rStyle w:val="Hipervnculo"/>
            <w:noProof/>
          </w:rPr>
          <w:t>Ilustración 11. Mensaje de error. Falta la librería NLT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CF303AD" w14:textId="3D89AA9F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7" w:history="1">
        <w:r w:rsidRPr="00A93843">
          <w:rPr>
            <w:rStyle w:val="Hipervnculo"/>
            <w:noProof/>
          </w:rPr>
          <w:t>Ilustración 12. Instrucción para instalar NLTK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31E0D06D" w14:textId="4B2F4CFC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8" w:history="1">
        <w:r w:rsidRPr="00A93843">
          <w:rPr>
            <w:rStyle w:val="Hipervnculo"/>
            <w:noProof/>
          </w:rPr>
          <w:t>Ilustración 13. Ejecutamos la instrucción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8A8B181" w14:textId="07FC53EB" w:rsidR="009607BD" w:rsidRDefault="009607BD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389419" w:history="1">
        <w:r w:rsidRPr="00A93843">
          <w:rPr>
            <w:rStyle w:val="Hipervnculo"/>
            <w:noProof/>
          </w:rPr>
          <w:t>Ilustración 14. Accuracy de la segund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3894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1EF07C5" w14:textId="1AAE556B" w:rsidR="00D26DEF" w:rsidRDefault="005C02A7" w:rsidP="009235E6">
      <w:pPr>
        <w:spacing w:line="259" w:lineRule="auto"/>
        <w:jc w:val="left"/>
      </w:pPr>
      <w:r>
        <w:rPr>
          <w:b/>
          <w:bCs/>
          <w:noProof/>
        </w:rPr>
        <w:fldChar w:fldCharType="end"/>
      </w:r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5C02A7" w:rsidP="001D0611">
      <w:pPr>
        <w:rPr>
          <w:noProof/>
        </w:rPr>
      </w:pPr>
      <w:fldSimple w:instr=" TOC \h \z \c &quot;Tabla&quot; ">
        <w:r w:rsidR="005A02FA">
          <w:rPr>
            <w:b/>
            <w:bCs/>
            <w:noProof/>
          </w:rPr>
          <w:t>No se encuentran elementos de tabla de ilustraciones.</w:t>
        </w:r>
      </w:fldSimple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0797AE5A" w:rsidR="00787096" w:rsidRDefault="009E7B77" w:rsidP="00740510">
      <w:pPr>
        <w:pStyle w:val="Ttulo1"/>
      </w:pPr>
      <w:bookmarkStart w:id="1" w:name="_Toc102389381"/>
      <w:r>
        <w:lastRenderedPageBreak/>
        <w:t>Enunciado</w:t>
      </w:r>
      <w:bookmarkEnd w:id="1"/>
    </w:p>
    <w:p w14:paraId="2979BEB5" w14:textId="7C46DCD0" w:rsidR="001E0BB5" w:rsidRDefault="00977622" w:rsidP="00977622">
      <w:r>
        <w:t xml:space="preserve">Se deberán realizar un mínimo de 4 modificaciones. En concreto, el objetivo de la práctica es mejorar el conjunto de variables utilizadas en el clasificador SVM, ya sea mediante la modificación de las </w:t>
      </w:r>
      <w:r w:rsidR="0097448A">
        <w:t>variables propuestas</w:t>
      </w:r>
      <w:r>
        <w:t xml:space="preserve"> o mediante la inclusión de nuevas (generalmente mediante la concatenación para cada vector). La idea de la práctica es jugar con diferentes tipos de variables, analizar su funcionamiento y rendimiento mediante la evaluación, así como compararlas, ya sea por separado o combinadas. Algunas sugerencias de modificaciones son:</w:t>
      </w:r>
    </w:p>
    <w:p w14:paraId="3543F6F2" w14:textId="77777777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Modificar el tamaño del diccionario para el cálculo de tf-idf, ya sea mediante la eliminación de Stop Words, mediante la selección de las XX palabras más usadas, 9 o la elección de ciertos conjuntos gramaticales (verbos y adjetivos, o nombres y adjetivos). </w:t>
      </w:r>
    </w:p>
    <w:p w14:paraId="42ED2B85" w14:textId="5797D0EB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Generación de la matriz de tf-idf mediante otros elementos que no sean palabras, como pueden ser bi-gramas, tri-gramas o n-gramas, así como el uso de lemas en lugar de palabras, o mediante concatenación de pares como puede ser palabra/categoría-Gramatical. </w:t>
      </w:r>
    </w:p>
    <w:p w14:paraId="14732E41" w14:textId="2D0DCC95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Uso de conceptos en lugar de palabras mediante algoritmos de desambiguación semántica. </w:t>
      </w:r>
    </w:p>
    <w:p w14:paraId="592AA380" w14:textId="77777777" w:rsidR="000119E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elementos como los vectores de Word Embeddings. </w:t>
      </w:r>
    </w:p>
    <w:p w14:paraId="45EB1B20" w14:textId="495B20EC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categorías gramaticales más frecuentes. </w:t>
      </w:r>
    </w:p>
    <w:p w14:paraId="4A1536AC" w14:textId="2EEA68DA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>Uso de léxicos afectivos o de palabras agresivas para identificar palabras polares (SentiSense, Spanish Emotion Lexicon, HurtLex, etc.)</w:t>
      </w:r>
    </w:p>
    <w:p w14:paraId="0C0C7D89" w14:textId="1CF21C6F" w:rsidR="00977622" w:rsidRDefault="00977622" w:rsidP="00977622">
      <w:r w:rsidRPr="00977622">
        <w:t xml:space="preserve">Otra opción de </w:t>
      </w:r>
      <w:r w:rsidR="00DE5E1D" w:rsidRPr="00977622">
        <w:t>mejora</w:t>
      </w:r>
      <w:r w:rsidRPr="00977622">
        <w:t xml:space="preserve"> es la modificación del algoritmo de entrenamiento, pudiendo utilizar otras familias de algoritmos como pueden ser los arboles de decisión, los sistemas basados en regla, o la combinación de varios mediante sistemas de votación.</w:t>
      </w:r>
    </w:p>
    <w:p w14:paraId="65DC8542" w14:textId="77777777" w:rsidR="0097448A" w:rsidRDefault="0097448A" w:rsidP="00977622">
      <w:r>
        <w:t xml:space="preserve">Como ya se ha expuesto, los puntos aquí planteados son sugerencias de posibles modificaciones, pero no es necesario restringirse a estos. Se pueden incluir cualesquiera originales, o ya vistos en la bibliografía o estado del arte de otros artículos científicos en el área de procesamiento del lenguaje o clasificación de texto. </w:t>
      </w:r>
    </w:p>
    <w:p w14:paraId="7352AEBC" w14:textId="77777777" w:rsidR="0097448A" w:rsidRDefault="0097448A" w:rsidP="00977622">
      <w:r>
        <w:lastRenderedPageBreak/>
        <w:t xml:space="preserve">Por último, se deberá realizar una memoria en la que se detalle el diseño de las modificaciones realizadas sobre el clasificador básico propuesto, su evaluación, análisis de resultados y conclusiones extraídas. En concreto la memoria deberá contener: </w:t>
      </w:r>
    </w:p>
    <w:p w14:paraId="1DD9FB51" w14:textId="58FA3384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la implementación realizada, problemas encontrados, soluciones aportadas, etc. </w:t>
      </w:r>
    </w:p>
    <w:p w14:paraId="086FE9AE" w14:textId="3CCDD7BC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resultados obtenidos para diferentes variables, y de todas las alternativas/combinaciones realizadas, con un análisis exhaustivo de los mismos en base a las distintas métricas utilizadas. </w:t>
      </w:r>
    </w:p>
    <w:p w14:paraId="5EFBDF6B" w14:textId="6CCB7D10" w:rsidR="0097448A" w:rsidRDefault="0097448A" w:rsidP="00165421">
      <w:pPr>
        <w:pStyle w:val="Prrafodelista"/>
        <w:numPr>
          <w:ilvl w:val="0"/>
          <w:numId w:val="27"/>
        </w:numPr>
      </w:pPr>
      <w:r>
        <w:t>Conclusiones que se puedan obtener a partir del análisis de resultados: cómo afectan las variables a los resultados, sus combinaciones, mejor conjunto de variables y por qué, etc</w:t>
      </w:r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7672DBBF" w14:textId="779A800E" w:rsidR="001C68A9" w:rsidRDefault="001C68A9" w:rsidP="007171DE">
      <w:pPr>
        <w:pStyle w:val="Ttulo1"/>
      </w:pPr>
      <w:bookmarkStart w:id="2" w:name="_Toc102389382"/>
      <w:r>
        <w:lastRenderedPageBreak/>
        <w:t>Consideraciones iniciales</w:t>
      </w:r>
      <w:bookmarkEnd w:id="2"/>
    </w:p>
    <w:p w14:paraId="7D2F874D" w14:textId="1D0975A2" w:rsidR="001C68A9" w:rsidRPr="001C68A9" w:rsidRDefault="001C68A9" w:rsidP="001C68A9">
      <w:r>
        <w:t xml:space="preserve">Dado que los datasets de entrenamiento y test proporcionados para la practica superaban con las 6000 y 4000 </w:t>
      </w:r>
      <w:r w:rsidR="00DC42DC">
        <w:t>líneas</w:t>
      </w:r>
      <w:r>
        <w:t xml:space="preserve"> respectivamente, se ha decidido, con el fin de acelerar las pruebas intermedias durante el desarrollo de las modificaciones del algoritmo, que se reducirán estos datasets a un tamaño de 100 </w:t>
      </w:r>
      <w:r w:rsidR="00DC42DC">
        <w:t>líneas</w:t>
      </w:r>
      <w:r>
        <w:t xml:space="preserve"> cada uno</w:t>
      </w:r>
      <w:r w:rsidR="00E25272">
        <w:t xml:space="preserve"> de las secciones en castellano</w:t>
      </w:r>
      <w:r>
        <w:t xml:space="preserve">. Una vez se hayan finalizado las modificaciones, y se tenga un prototipo de algoritmo viable, se </w:t>
      </w:r>
      <w:r w:rsidR="00DC42DC">
        <w:t>realizará</w:t>
      </w:r>
      <w:r>
        <w:t xml:space="preserve"> un</w:t>
      </w:r>
      <w:r w:rsidR="00DC42DC">
        <w:t>a ejecución con los datasets originales.</w:t>
      </w:r>
    </w:p>
    <w:p w14:paraId="1A058CB5" w14:textId="39D333B1" w:rsidR="007171DE" w:rsidRDefault="000D747C" w:rsidP="007171DE">
      <w:pPr>
        <w:pStyle w:val="Ttulo1"/>
      </w:pPr>
      <w:bookmarkStart w:id="3" w:name="_Toc102389383"/>
      <w:r>
        <w:t>Algoritmo base</w:t>
      </w:r>
      <w:bookmarkEnd w:id="3"/>
    </w:p>
    <w:p w14:paraId="2EE7109D" w14:textId="35BBF2DE" w:rsidR="0097448A" w:rsidRDefault="0097448A" w:rsidP="0097448A">
      <w:pPr>
        <w:pStyle w:val="Ttulo2"/>
      </w:pPr>
      <w:bookmarkStart w:id="4" w:name="_Toc102389384"/>
      <w:r>
        <w:t>Descripción de la implementación realizada</w:t>
      </w:r>
      <w:bookmarkEnd w:id="4"/>
    </w:p>
    <w:p w14:paraId="06610F76" w14:textId="737D6DAA" w:rsidR="00E66D71" w:rsidRPr="00E66D71" w:rsidRDefault="00E66D71" w:rsidP="00E66D71">
      <w:r>
        <w:t xml:space="preserve">Se realizará en primer lugar una ejecución del algoritmo base sin modificaciones a modo de referencia para el resto </w:t>
      </w:r>
      <w:r w:rsidR="007E2610">
        <w:t xml:space="preserve">de </w:t>
      </w:r>
      <w:r w:rsidR="005D5460">
        <w:t>las modificaciones</w:t>
      </w:r>
      <w:r w:rsidR="007E2610">
        <w:t xml:space="preserve"> que se implementen.</w:t>
      </w:r>
      <w:r>
        <w:t xml:space="preserve"> </w:t>
      </w:r>
    </w:p>
    <w:p w14:paraId="3BA7E7F5" w14:textId="7B5F215B" w:rsidR="005D5460" w:rsidRDefault="0097448A" w:rsidP="005D5460">
      <w:pPr>
        <w:pStyle w:val="Ttulo3"/>
      </w:pPr>
      <w:bookmarkStart w:id="5" w:name="_Toc102389385"/>
      <w:r>
        <w:t>Problemas encontrados</w:t>
      </w:r>
      <w:bookmarkEnd w:id="5"/>
    </w:p>
    <w:p w14:paraId="0B8FA609" w14:textId="50DF1704" w:rsidR="001C68A9" w:rsidRDefault="001C68A9" w:rsidP="001C68A9">
      <w:pPr>
        <w:pStyle w:val="Ttulo4"/>
      </w:pPr>
      <w:r>
        <w:t>Problema 1</w:t>
      </w:r>
    </w:p>
    <w:p w14:paraId="1982E513" w14:textId="7BA91284" w:rsidR="004A02AA" w:rsidRPr="004A02AA" w:rsidRDefault="004A02AA" w:rsidP="004A02AA">
      <w:pPr>
        <w:pStyle w:val="Ttulo5"/>
      </w:pPr>
      <w:r>
        <w:t>Descripción del problema</w:t>
      </w:r>
    </w:p>
    <w:p w14:paraId="6113C15F" w14:textId="063E4307" w:rsidR="001C68A9" w:rsidRDefault="008615C8" w:rsidP="001C68A9">
      <w:r>
        <w:t>Cuando tratamos de ejecutar el script por primera vez, nos devuelve un mensaje de error, el cual se muestra en la ilustración 1.</w:t>
      </w:r>
    </w:p>
    <w:p w14:paraId="25C75BD6" w14:textId="77777777" w:rsidR="008615C8" w:rsidRDefault="008615C8" w:rsidP="008615C8">
      <w:pPr>
        <w:keepNext/>
      </w:pPr>
      <w:r w:rsidRPr="008615C8">
        <w:rPr>
          <w:noProof/>
        </w:rPr>
        <w:drawing>
          <wp:inline distT="0" distB="0" distL="0" distR="0" wp14:anchorId="18FF8CBE" wp14:editId="4B21834C">
            <wp:extent cx="5400040" cy="564515"/>
            <wp:effectExtent l="0" t="0" r="0" b="698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E1D3D" w14:textId="60B96BEA" w:rsidR="008615C8" w:rsidRDefault="008615C8" w:rsidP="008615C8">
      <w:pPr>
        <w:pStyle w:val="Descripcin"/>
      </w:pPr>
      <w:bookmarkStart w:id="6" w:name="_Toc102389406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1</w:t>
      </w:r>
      <w:r w:rsidR="00B117E8">
        <w:rPr>
          <w:noProof/>
        </w:rPr>
        <w:fldChar w:fldCharType="end"/>
      </w:r>
      <w:r>
        <w:t>. Error no encuentra el fichero de entrenamiento</w:t>
      </w:r>
      <w:bookmarkEnd w:id="6"/>
    </w:p>
    <w:p w14:paraId="4E25C1FF" w14:textId="2DBC4932" w:rsidR="004A02AA" w:rsidRDefault="004A02AA" w:rsidP="004A02AA">
      <w:pPr>
        <w:pStyle w:val="Ttulo5"/>
      </w:pPr>
      <w:r>
        <w:t>Solución</w:t>
      </w:r>
    </w:p>
    <w:p w14:paraId="2B50DB0E" w14:textId="187497B7" w:rsidR="004A02AA" w:rsidRDefault="0053287F" w:rsidP="004A02AA">
      <w:r>
        <w:t>Con el fin de realizar una comprobación de la existencia de los archivos de entrenamiento antes entrar a la función processEXISTTraining(), se ha optado por añadir una condición if que compruebe la existencia de los ficheros en la ruta proporcionada.</w:t>
      </w:r>
    </w:p>
    <w:p w14:paraId="7548ED46" w14:textId="77777777" w:rsidR="005E1E38" w:rsidRDefault="005E1E38" w:rsidP="005E1E38">
      <w:pPr>
        <w:keepNext/>
      </w:pPr>
      <w:r w:rsidRPr="005E1E38">
        <w:rPr>
          <w:noProof/>
        </w:rPr>
        <w:lastRenderedPageBreak/>
        <w:drawing>
          <wp:inline distT="0" distB="0" distL="0" distR="0" wp14:anchorId="6B8C2514" wp14:editId="7A776F0B">
            <wp:extent cx="5258534" cy="2200582"/>
            <wp:effectExtent l="0" t="0" r="0" b="9525"/>
            <wp:docPr id="2" name="Imagen 2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Texto&#10;&#10;Descripción generada automáticament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58534" cy="220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CF9E8" w14:textId="496F5890" w:rsidR="005E1E38" w:rsidRDefault="005E1E38" w:rsidP="005E1E38">
      <w:pPr>
        <w:pStyle w:val="Descripcin"/>
      </w:pPr>
      <w:bookmarkStart w:id="7" w:name="_Toc102389407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2</w:t>
      </w:r>
      <w:r w:rsidR="00B117E8">
        <w:rPr>
          <w:noProof/>
        </w:rPr>
        <w:fldChar w:fldCharType="end"/>
      </w:r>
      <w:r>
        <w:t>. Comprobación de la existencia de los datasets</w:t>
      </w:r>
      <w:bookmarkEnd w:id="7"/>
    </w:p>
    <w:p w14:paraId="1E0902FA" w14:textId="790AB528" w:rsidR="005E1E38" w:rsidRDefault="005E1E38" w:rsidP="005E1E38">
      <w:r>
        <w:t>Si volvemos a ejecutar el script nos devuelve los siguiente:</w:t>
      </w:r>
    </w:p>
    <w:p w14:paraId="6816284B" w14:textId="77777777" w:rsidR="00C65F72" w:rsidRDefault="00C65F72" w:rsidP="00C65F72">
      <w:pPr>
        <w:keepNext/>
      </w:pPr>
      <w:r w:rsidRPr="00C65F72">
        <w:rPr>
          <w:noProof/>
        </w:rPr>
        <w:drawing>
          <wp:inline distT="0" distB="0" distL="0" distR="0" wp14:anchorId="4CF65EB4" wp14:editId="22C5BB73">
            <wp:extent cx="5400040" cy="532765"/>
            <wp:effectExtent l="0" t="0" r="0" b="635"/>
            <wp:docPr id="3" name="Imagen 3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Texto&#10;&#10;Descripción generada automá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3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4BBFD" w14:textId="742F4F85" w:rsidR="00C65F72" w:rsidRDefault="00C65F72" w:rsidP="00C65F72">
      <w:pPr>
        <w:pStyle w:val="Descripcin"/>
      </w:pPr>
      <w:bookmarkStart w:id="8" w:name="_Toc102389408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3</w:t>
      </w:r>
      <w:r w:rsidR="00B117E8">
        <w:rPr>
          <w:noProof/>
        </w:rPr>
        <w:fldChar w:fldCharType="end"/>
      </w:r>
      <w:r>
        <w:t>. El script indica que el dataset no existe en esa ruta y finaliza</w:t>
      </w:r>
      <w:bookmarkEnd w:id="8"/>
    </w:p>
    <w:p w14:paraId="4747BACB" w14:textId="4CD690B1" w:rsidR="00C65F72" w:rsidRDefault="00D76655" w:rsidP="00C65F72">
      <w:r>
        <w:t xml:space="preserve">En base a esto se interpreta que el script no esta consiguiendo acceder a la carpeta en la que se encuentran los datasets en la carpeta </w:t>
      </w:r>
      <w:r>
        <w:rPr>
          <w:i/>
          <w:iCs/>
        </w:rPr>
        <w:t>data</w:t>
      </w:r>
      <w:r>
        <w:t xml:space="preserve"> del nivel anterior. Por ello, en la ruta descrita para pathTraining y pathTest se añade un punto en la parte anterior a la ruta ya descrita para que retroceda al nivel de jerarquía anterior. Por lo tanto, el código quedaría de la forma siguiente.</w:t>
      </w:r>
    </w:p>
    <w:p w14:paraId="7F131594" w14:textId="77777777" w:rsidR="00D76655" w:rsidRDefault="00D76655" w:rsidP="00D76655">
      <w:pPr>
        <w:keepNext/>
      </w:pPr>
      <w:r w:rsidRPr="00D76655">
        <w:rPr>
          <w:noProof/>
        </w:rPr>
        <w:drawing>
          <wp:inline distT="0" distB="0" distL="0" distR="0" wp14:anchorId="00AA44EB" wp14:editId="1F22ADC3">
            <wp:extent cx="4324954" cy="476316"/>
            <wp:effectExtent l="0" t="0" r="0" b="0"/>
            <wp:docPr id="4" name="Imagen 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 4" descr="Texto&#10;&#10;Descripción generada automáticament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476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9B888" w14:textId="198B2D21" w:rsidR="00D76655" w:rsidRPr="00D76655" w:rsidRDefault="00D76655" w:rsidP="00D76655">
      <w:pPr>
        <w:pStyle w:val="Descripcin"/>
      </w:pPr>
      <w:bookmarkStart w:id="9" w:name="_Toc102389409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4</w:t>
      </w:r>
      <w:r w:rsidR="00B117E8">
        <w:rPr>
          <w:noProof/>
        </w:rPr>
        <w:fldChar w:fldCharType="end"/>
      </w:r>
      <w:r>
        <w:t>. Se añade un punto a la ruta, para acceder a la carpeta anterior a la actual</w:t>
      </w:r>
      <w:bookmarkEnd w:id="9"/>
    </w:p>
    <w:p w14:paraId="0182DA40" w14:textId="24FE808C" w:rsidR="00467129" w:rsidRDefault="00467129" w:rsidP="00467129">
      <w:pPr>
        <w:pStyle w:val="Ttulo2"/>
      </w:pPr>
      <w:bookmarkStart w:id="10" w:name="_Toc102389386"/>
      <w:r>
        <w:t>Descripción de los resultados obtenidos</w:t>
      </w:r>
      <w:bookmarkEnd w:id="10"/>
      <w:r>
        <w:t xml:space="preserve"> </w:t>
      </w:r>
    </w:p>
    <w:p w14:paraId="61F3AD6E" w14:textId="62F17829" w:rsidR="007171DE" w:rsidRDefault="000D747C" w:rsidP="000D747C">
      <w:pPr>
        <w:pStyle w:val="Ttulo3"/>
      </w:pPr>
      <w:bookmarkStart w:id="11" w:name="_Toc102389387"/>
      <w:r>
        <w:t>Evaluación usando 10 cross-fold validation</w:t>
      </w:r>
      <w:bookmarkEnd w:id="11"/>
    </w:p>
    <w:p w14:paraId="649BAF4F" w14:textId="0C160A56" w:rsidR="00AD4E8D" w:rsidRDefault="00AD4E8D" w:rsidP="00AD4E8D">
      <w:r>
        <w:t>Tras ejecutar el script obtenemos los resultados mostrados en la ilustración 5.</w:t>
      </w:r>
    </w:p>
    <w:p w14:paraId="1CBFA5DA" w14:textId="77777777" w:rsidR="00A0665F" w:rsidRDefault="00AD4E8D" w:rsidP="00A0665F">
      <w:pPr>
        <w:keepNext/>
      </w:pPr>
      <w:r w:rsidRPr="00AD4E8D">
        <w:rPr>
          <w:noProof/>
        </w:rPr>
        <w:lastRenderedPageBreak/>
        <w:drawing>
          <wp:inline distT="0" distB="0" distL="0" distR="0" wp14:anchorId="008827DB" wp14:editId="026DACBE">
            <wp:extent cx="3972479" cy="2276793"/>
            <wp:effectExtent l="0" t="0" r="0" b="9525"/>
            <wp:docPr id="5" name="Imagen 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5" descr="Calendario&#10;&#10;Descripción generada automáticament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72479" cy="2276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748FA" w14:textId="0E0AE24A" w:rsidR="00AD4E8D" w:rsidRDefault="00A0665F" w:rsidP="00A0665F">
      <w:pPr>
        <w:pStyle w:val="Descripcin"/>
      </w:pPr>
      <w:bookmarkStart w:id="12" w:name="_Toc102389410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5</w:t>
      </w:r>
      <w:r w:rsidR="00B117E8">
        <w:rPr>
          <w:noProof/>
        </w:rPr>
        <w:fldChar w:fldCharType="end"/>
      </w:r>
      <w:r>
        <w:t>. Resultados del algoritmo base</w:t>
      </w:r>
      <w:bookmarkEnd w:id="12"/>
    </w:p>
    <w:p w14:paraId="7FA8A74D" w14:textId="0B7A4D18" w:rsidR="00A0665F" w:rsidRDefault="00A0665F" w:rsidP="00A0665F">
      <w:r>
        <w:t>Si observamos los resultados del algoritmo base tenemos que tiene una precisión o accuracy del 0.66.</w:t>
      </w:r>
    </w:p>
    <w:p w14:paraId="71128FC7" w14:textId="0C2C40F8" w:rsidR="005A7C09" w:rsidRDefault="003264A3" w:rsidP="005A7C09">
      <w:pPr>
        <w:pStyle w:val="Ttulo1"/>
      </w:pPr>
      <w:bookmarkStart w:id="13" w:name="_Toc102389388"/>
      <w:r>
        <w:t>Limpiando los datos. Todo a minúsculas</w:t>
      </w:r>
      <w:bookmarkEnd w:id="13"/>
    </w:p>
    <w:p w14:paraId="77D1E185" w14:textId="37180EB9" w:rsidR="003264A3" w:rsidRPr="003264A3" w:rsidRDefault="003264A3" w:rsidP="003264A3">
      <w:r>
        <w:t>Con el fin de homogeneizar los datos obtenidos a la hora de tokenizar las palabras obtenidas de los diferentes tweets, en esta primera aproximación nos centraremos en poner en minúsculas todas las palabras obtenidas tras el proceso de tokenización.</w:t>
      </w:r>
    </w:p>
    <w:p w14:paraId="7022CA70" w14:textId="600696B9" w:rsidR="005A7C09" w:rsidRDefault="005A7C09" w:rsidP="005A7C09">
      <w:pPr>
        <w:pStyle w:val="Ttulo2"/>
      </w:pPr>
      <w:bookmarkStart w:id="14" w:name="_Toc102389389"/>
      <w:r>
        <w:t>Descripción de la implementación realizada</w:t>
      </w:r>
      <w:bookmarkEnd w:id="14"/>
    </w:p>
    <w:p w14:paraId="77D12AE5" w14:textId="4666B4D8" w:rsidR="004210F5" w:rsidRDefault="004210F5" w:rsidP="004210F5">
      <w:r>
        <w:t xml:space="preserve">Para realizar esto, creamos una nueva función dentro del script a la que llamaremos cleanData(). Esta función podrá servirnos para futuras modificaciones del script a la hora de limpiar los datos obtenidos del algoritmo. De momento, para </w:t>
      </w:r>
      <w:r w:rsidR="009F733D">
        <w:t>reducir a minúsculas se utilizará el siguiente código.</w:t>
      </w:r>
    </w:p>
    <w:p w14:paraId="06198FCB" w14:textId="77777777" w:rsidR="009F733D" w:rsidRDefault="009F733D" w:rsidP="009F733D">
      <w:pPr>
        <w:keepNext/>
      </w:pPr>
      <w:r w:rsidRPr="009F733D">
        <w:rPr>
          <w:noProof/>
        </w:rPr>
        <w:drawing>
          <wp:inline distT="0" distB="0" distL="0" distR="0" wp14:anchorId="2D6E5088" wp14:editId="7C142C12">
            <wp:extent cx="3038899" cy="1448002"/>
            <wp:effectExtent l="0" t="0" r="9525" b="0"/>
            <wp:docPr id="16" name="Imagen 1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n 16" descr="Texto&#10;&#10;Descripción generada automáticament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38899" cy="1448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49B08" w14:textId="30B12A7C" w:rsidR="009F733D" w:rsidRPr="004210F5" w:rsidRDefault="009F733D" w:rsidP="009F733D">
      <w:pPr>
        <w:pStyle w:val="Descripcin"/>
      </w:pPr>
      <w:bookmarkStart w:id="15" w:name="_Toc102389411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6</w:t>
      </w:r>
      <w:r w:rsidR="00B117E8">
        <w:rPr>
          <w:noProof/>
        </w:rPr>
        <w:fldChar w:fldCharType="end"/>
      </w:r>
      <w:r>
        <w:t>. Función inicial de cleanData</w:t>
      </w:r>
      <w:bookmarkEnd w:id="15"/>
    </w:p>
    <w:p w14:paraId="759182AE" w14:textId="77777777" w:rsidR="005A7C09" w:rsidRDefault="005A7C09" w:rsidP="005A7C09">
      <w:pPr>
        <w:pStyle w:val="Ttulo2"/>
      </w:pPr>
      <w:bookmarkStart w:id="16" w:name="_Toc102389390"/>
      <w:r>
        <w:lastRenderedPageBreak/>
        <w:t>Descripción de los resultados obtenidos</w:t>
      </w:r>
      <w:bookmarkEnd w:id="16"/>
      <w:r>
        <w:t xml:space="preserve"> </w:t>
      </w:r>
    </w:p>
    <w:p w14:paraId="6A4F3A87" w14:textId="308A5069" w:rsidR="005A7C09" w:rsidRDefault="005A7C09" w:rsidP="005A7C09">
      <w:pPr>
        <w:pStyle w:val="Ttulo3"/>
      </w:pPr>
      <w:bookmarkStart w:id="17" w:name="_Toc102389391"/>
      <w:r>
        <w:t>Evaluación usando 10 cross-fold validation</w:t>
      </w:r>
      <w:bookmarkEnd w:id="17"/>
    </w:p>
    <w:p w14:paraId="453B9F51" w14:textId="14E91BBE" w:rsidR="009F733D" w:rsidRDefault="009F733D" w:rsidP="009F733D">
      <w:r>
        <w:t xml:space="preserve">Si ejecutamos nuevamente el script con la modificación, obtenemos una leve mejoría en el accuaracy del script, pasando de </w:t>
      </w:r>
      <w:r w:rsidR="00DA3389">
        <w:t>una precisión del 0.66 al 0.68, como podemos observar en la ilustración siguiente.</w:t>
      </w:r>
    </w:p>
    <w:p w14:paraId="61F6DC8C" w14:textId="77777777" w:rsidR="00DA3389" w:rsidRDefault="00DA3389" w:rsidP="00DA3389">
      <w:pPr>
        <w:keepNext/>
      </w:pPr>
      <w:r w:rsidRPr="00DA3389">
        <w:rPr>
          <w:noProof/>
        </w:rPr>
        <w:drawing>
          <wp:inline distT="0" distB="0" distL="0" distR="0" wp14:anchorId="4EE61F30" wp14:editId="3747A64F">
            <wp:extent cx="4324954" cy="1876687"/>
            <wp:effectExtent l="0" t="0" r="0" b="9525"/>
            <wp:docPr id="19" name="Imagen 19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n 19" descr="Calendario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1876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D9FCEC" w14:textId="47F2F8A4" w:rsidR="00DA3389" w:rsidRPr="009F733D" w:rsidRDefault="00DA3389" w:rsidP="00DA3389">
      <w:pPr>
        <w:pStyle w:val="Descripcin"/>
      </w:pPr>
      <w:bookmarkStart w:id="18" w:name="_Toc102389412"/>
      <w:r>
        <w:t xml:space="preserve">Ilustración </w:t>
      </w:r>
      <w:r w:rsidR="00B117E8">
        <w:fldChar w:fldCharType="begin"/>
      </w:r>
      <w:r w:rsidR="00B117E8">
        <w:instrText xml:space="preserve"> SEQ Ilustración \* ARABIC </w:instrText>
      </w:r>
      <w:r w:rsidR="00B117E8">
        <w:fldChar w:fldCharType="separate"/>
      </w:r>
      <w:r w:rsidR="00A24DC6">
        <w:rPr>
          <w:noProof/>
        </w:rPr>
        <w:t>7</w:t>
      </w:r>
      <w:r w:rsidR="00B117E8">
        <w:rPr>
          <w:noProof/>
        </w:rPr>
        <w:fldChar w:fldCharType="end"/>
      </w:r>
      <w:r>
        <w:t>. Accuracy primera modificación</w:t>
      </w:r>
      <w:bookmarkEnd w:id="18"/>
    </w:p>
    <w:p w14:paraId="431E6ACD" w14:textId="112206D9" w:rsidR="005548F7" w:rsidRDefault="005548F7" w:rsidP="005548F7">
      <w:pPr>
        <w:pStyle w:val="Ttulo1"/>
      </w:pPr>
      <w:bookmarkStart w:id="19" w:name="_Toc102389392"/>
      <w:r>
        <w:t xml:space="preserve">Limpiando los datos. </w:t>
      </w:r>
      <w:r>
        <w:t>Eliminar signos de puntuación</w:t>
      </w:r>
      <w:bookmarkEnd w:id="19"/>
    </w:p>
    <w:p w14:paraId="00F402B5" w14:textId="55F1D221" w:rsidR="005548F7" w:rsidRPr="003264A3" w:rsidRDefault="00390378" w:rsidP="005548F7">
      <w:r>
        <w:t>El siguiente paso para limpiar los datos obtenidos al tokenizar los mensajes del dataset, es eliminar los signos de puntuación y espacios en blanco.</w:t>
      </w:r>
    </w:p>
    <w:p w14:paraId="2C189121" w14:textId="77777777" w:rsidR="005548F7" w:rsidRDefault="005548F7" w:rsidP="005548F7">
      <w:pPr>
        <w:pStyle w:val="Ttulo2"/>
      </w:pPr>
      <w:bookmarkStart w:id="20" w:name="_Toc102389393"/>
      <w:r>
        <w:t>Descripción de la implementación realizada</w:t>
      </w:r>
      <w:bookmarkEnd w:id="20"/>
    </w:p>
    <w:p w14:paraId="45845B62" w14:textId="77739D56" w:rsidR="005548F7" w:rsidRDefault="005548F7" w:rsidP="005548F7">
      <w:r>
        <w:t xml:space="preserve">Para realizar esto, </w:t>
      </w:r>
      <w:r w:rsidR="001D2A03">
        <w:t>dentro de la función que creamos anteriormente ll</w:t>
      </w:r>
      <w:r>
        <w:t>ama</w:t>
      </w:r>
      <w:r w:rsidR="001D2A03">
        <w:t>da</w:t>
      </w:r>
      <w:r>
        <w:t xml:space="preserve"> cleanData()</w:t>
      </w:r>
      <w:r w:rsidR="00D9452E">
        <w:t xml:space="preserve"> añadimos una nueva sección destinada a la eliminación de símbolos de puntuación y espacios en blanco. Como se muestra en la imagen a</w:t>
      </w:r>
      <w:r w:rsidR="00D464C6">
        <w:t xml:space="preserve"> </w:t>
      </w:r>
      <w:r w:rsidR="00D9452E">
        <w:t>continuación.</w:t>
      </w:r>
    </w:p>
    <w:p w14:paraId="408DD302" w14:textId="77777777" w:rsidR="00CA5AA4" w:rsidRDefault="00D464C6" w:rsidP="00CA5AA4">
      <w:pPr>
        <w:keepNext/>
      </w:pPr>
      <w:r w:rsidRPr="00D464C6">
        <w:lastRenderedPageBreak/>
        <w:drawing>
          <wp:inline distT="0" distB="0" distL="0" distR="0" wp14:anchorId="4B3AC48F" wp14:editId="7DCA9A9E">
            <wp:extent cx="5400040" cy="6734175"/>
            <wp:effectExtent l="0" t="0" r="0" b="9525"/>
            <wp:docPr id="14" name="Imagen 14" descr="Text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n 14" descr="Texto&#10;&#10;Descripción generada automáticamente con confianza media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3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7EF4B" w14:textId="2946C3CC" w:rsidR="00D464C6" w:rsidRDefault="00CA5AA4" w:rsidP="00CA5AA4">
      <w:pPr>
        <w:pStyle w:val="Descripcin"/>
      </w:pPr>
      <w:bookmarkStart w:id="21" w:name="_Toc102389413"/>
      <w:r>
        <w:t xml:space="preserve">Ilustración </w:t>
      </w:r>
      <w:fldSimple w:instr=" SEQ Ilustración \* ARABIC ">
        <w:r w:rsidR="00A24DC6">
          <w:rPr>
            <w:noProof/>
          </w:rPr>
          <w:t>8</w:t>
        </w:r>
      </w:fldSimple>
      <w:r>
        <w:t>. Codigo Eliminar signos y puntuación</w:t>
      </w:r>
      <w:bookmarkEnd w:id="21"/>
    </w:p>
    <w:p w14:paraId="7CAF297B" w14:textId="3B711C46" w:rsidR="00A32F7D" w:rsidRPr="00A32F7D" w:rsidRDefault="005548F7" w:rsidP="00A32F7D">
      <w:pPr>
        <w:pStyle w:val="Ttulo2"/>
      </w:pPr>
      <w:bookmarkStart w:id="22" w:name="_Toc102389394"/>
      <w:r>
        <w:t>Descripción de los resultados obtenidos</w:t>
      </w:r>
      <w:bookmarkEnd w:id="22"/>
      <w:r>
        <w:t xml:space="preserve"> </w:t>
      </w:r>
    </w:p>
    <w:p w14:paraId="571302D5" w14:textId="77777777" w:rsidR="005548F7" w:rsidRDefault="005548F7" w:rsidP="005548F7">
      <w:pPr>
        <w:pStyle w:val="Ttulo3"/>
      </w:pPr>
      <w:bookmarkStart w:id="23" w:name="_Toc102389395"/>
      <w:r>
        <w:t>Evaluación usando 10 cross-fold validation</w:t>
      </w:r>
      <w:bookmarkEnd w:id="23"/>
    </w:p>
    <w:p w14:paraId="0F608E95" w14:textId="5700DD9B" w:rsidR="005548F7" w:rsidRDefault="005548F7" w:rsidP="005548F7">
      <w:r>
        <w:t xml:space="preserve">Si ejecutamos nuevamente el script con la </w:t>
      </w:r>
      <w:r w:rsidR="00335F8B">
        <w:t xml:space="preserve">segunda </w:t>
      </w:r>
      <w:r>
        <w:t>modificación, obtenemos una leve mejoría en el accuracy del script, pasando de una precisión del 0.6</w:t>
      </w:r>
      <w:r w:rsidR="00335F8B">
        <w:t>8</w:t>
      </w:r>
      <w:r>
        <w:t xml:space="preserve"> al 0.</w:t>
      </w:r>
      <w:r w:rsidR="00335F8B">
        <w:t>70</w:t>
      </w:r>
      <w:r>
        <w:t>, como podemos observar en la ilustración siguiente.</w:t>
      </w:r>
    </w:p>
    <w:p w14:paraId="02485810" w14:textId="77777777" w:rsidR="00335F8B" w:rsidRDefault="00335F8B" w:rsidP="00335F8B">
      <w:pPr>
        <w:keepNext/>
      </w:pPr>
      <w:r w:rsidRPr="00335F8B">
        <w:lastRenderedPageBreak/>
        <w:drawing>
          <wp:inline distT="0" distB="0" distL="0" distR="0" wp14:anchorId="12935CF5" wp14:editId="3A61DC06">
            <wp:extent cx="4115374" cy="1971950"/>
            <wp:effectExtent l="0" t="0" r="0" b="9525"/>
            <wp:docPr id="15" name="Imagen 15" descr="Calendari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n 15" descr="Calendario&#10;&#10;Descripción generada automáticamente con confianza media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115374" cy="197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C4471" w14:textId="2282EDFC" w:rsidR="005A7C09" w:rsidRDefault="00335F8B" w:rsidP="00335F8B">
      <w:pPr>
        <w:pStyle w:val="Descripcin"/>
      </w:pPr>
      <w:bookmarkStart w:id="24" w:name="_Toc102389414"/>
      <w:r>
        <w:t xml:space="preserve">Ilustración </w:t>
      </w:r>
      <w:fldSimple w:instr=" SEQ Ilustración \* ARABIC ">
        <w:r w:rsidR="00A24DC6">
          <w:rPr>
            <w:noProof/>
          </w:rPr>
          <w:t>9</w:t>
        </w:r>
      </w:fldSimple>
      <w:r>
        <w:t xml:space="preserve">. Accuracy de la </w:t>
      </w:r>
      <w:r w:rsidR="007A24DC">
        <w:t xml:space="preserve">segunda </w:t>
      </w:r>
      <w:r>
        <w:t xml:space="preserve"> modificación</w:t>
      </w:r>
      <w:bookmarkEnd w:id="24"/>
    </w:p>
    <w:p w14:paraId="126D6B5E" w14:textId="2F7738A0" w:rsidR="005E5170" w:rsidRDefault="005E5170" w:rsidP="005E5170">
      <w:pPr>
        <w:pStyle w:val="Ttulo1"/>
      </w:pPr>
      <w:bookmarkStart w:id="25" w:name="_Toc102389396"/>
      <w:r>
        <w:t xml:space="preserve">Limpiando los datos. </w:t>
      </w:r>
      <w:r w:rsidR="008F1FC6">
        <w:t>Eliminando Stopwords</w:t>
      </w:r>
      <w:bookmarkEnd w:id="25"/>
    </w:p>
    <w:p w14:paraId="0ABCB272" w14:textId="57045937" w:rsidR="005E5170" w:rsidRPr="003264A3" w:rsidRDefault="005E5170" w:rsidP="005E5170">
      <w:r>
        <w:t xml:space="preserve">El siguiente paso para limpiar los datos obtenidos al tokenizar los mensajes del dataset, es </w:t>
      </w:r>
      <w:r w:rsidR="00BF773A">
        <w:t>eliminar las stopwords o palabras vacías, estas son palabras que carecen de sentido propio cuando se escriben solas o sin la palabra clave o keyword.</w:t>
      </w:r>
      <w:sdt>
        <w:sdtPr>
          <w:rPr>
            <w:color w:val="000000"/>
          </w:rPr>
          <w:tag w:val="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"/>
          <w:id w:val="-764214914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1]</w:t>
          </w:r>
        </w:sdtContent>
      </w:sdt>
    </w:p>
    <w:p w14:paraId="041662DC" w14:textId="77777777" w:rsidR="005E5170" w:rsidRDefault="005E5170" w:rsidP="005E5170">
      <w:pPr>
        <w:pStyle w:val="Ttulo2"/>
      </w:pPr>
      <w:bookmarkStart w:id="26" w:name="_Toc102389397"/>
      <w:r>
        <w:t>Descripción de la implementación realizada</w:t>
      </w:r>
      <w:bookmarkEnd w:id="26"/>
    </w:p>
    <w:p w14:paraId="69DB422C" w14:textId="6F571EAC" w:rsidR="005E5170" w:rsidRDefault="005E5170" w:rsidP="005E5170">
      <w:r>
        <w:t xml:space="preserve">Para realizar esto, dentro de la función que creamos anteriormente llamada cleanData() añadimos una nueva sección destinada a la eliminación de </w:t>
      </w:r>
      <w:r w:rsidR="00F25669">
        <w:t xml:space="preserve">stopwords. Para ello </w:t>
      </w:r>
      <w:r w:rsidR="00B7089F">
        <w:t>necesitamos importar la librería nltk con herramientas de gestión del lenguaje.</w:t>
      </w:r>
    </w:p>
    <w:p w14:paraId="7C40A6FD" w14:textId="0CD2E0A4" w:rsidR="00B17EB2" w:rsidRDefault="00B17EB2" w:rsidP="005E5170">
      <w:r>
        <w:t>Para ello utilizamos el siguiente código de la ilustración siguiente.</w:t>
      </w:r>
    </w:p>
    <w:p w14:paraId="4C3EFA42" w14:textId="77777777" w:rsidR="00B17EB2" w:rsidRDefault="00B17EB2" w:rsidP="00B17EB2">
      <w:pPr>
        <w:keepNext/>
      </w:pPr>
      <w:r w:rsidRPr="00B17EB2">
        <w:drawing>
          <wp:inline distT="0" distB="0" distL="0" distR="0" wp14:anchorId="6589DFE1" wp14:editId="54EC6F6E">
            <wp:extent cx="5400040" cy="658495"/>
            <wp:effectExtent l="0" t="0" r="0" b="8255"/>
            <wp:docPr id="26" name="Imagen 2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n 26" descr="Texto&#10;&#10;Descripción generada automáticament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5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CE6DC" w14:textId="3333EACD" w:rsidR="00B17EB2" w:rsidRDefault="00B17EB2" w:rsidP="00B17EB2">
      <w:pPr>
        <w:pStyle w:val="Descripcin"/>
      </w:pPr>
      <w:bookmarkStart w:id="27" w:name="_Toc102389415"/>
      <w:r>
        <w:t xml:space="preserve">Ilustración </w:t>
      </w:r>
      <w:fldSimple w:instr=" SEQ Ilustración \* ARABIC ">
        <w:r w:rsidR="00A24DC6">
          <w:rPr>
            <w:noProof/>
          </w:rPr>
          <w:t>10</w:t>
        </w:r>
      </w:fldSimple>
      <w:r>
        <w:t>. Código para eliminar stopwords</w:t>
      </w:r>
      <w:bookmarkEnd w:id="27"/>
    </w:p>
    <w:p w14:paraId="42DEEB0C" w14:textId="57F0DBAD" w:rsidR="00B17EB2" w:rsidRPr="00B17EB2" w:rsidRDefault="00B17EB2" w:rsidP="00B17EB2">
      <w:r>
        <w:t xml:space="preserve">Esto permitirá en primer lugar filtrar todas las palabras que no aparten información que están en la lista de stopwords de la librería nltk. Y en segundo lugar eliminamos todos los </w:t>
      </w:r>
      <w:r w:rsidR="002D6B1C">
        <w:t>palabras vacías o ‘’ que se hayan quedado en la lista despues de la limpieza y normalización de los datos.</w:t>
      </w:r>
    </w:p>
    <w:p w14:paraId="2A71B7D0" w14:textId="77777777" w:rsidR="00B7089F" w:rsidRDefault="00B7089F" w:rsidP="00B7089F">
      <w:pPr>
        <w:pStyle w:val="Ttulo3"/>
      </w:pPr>
      <w:bookmarkStart w:id="28" w:name="_Toc102389398"/>
      <w:r>
        <w:lastRenderedPageBreak/>
        <w:t>Problemas encontrados</w:t>
      </w:r>
      <w:bookmarkEnd w:id="28"/>
    </w:p>
    <w:p w14:paraId="67A56546" w14:textId="155D11D1" w:rsidR="00B7089F" w:rsidRDefault="00636B32" w:rsidP="00B7089F">
      <w:pPr>
        <w:pStyle w:val="Ttulo4"/>
      </w:pPr>
      <w:r>
        <w:t>NLTK no disponible</w:t>
      </w:r>
    </w:p>
    <w:p w14:paraId="4F2B2FE8" w14:textId="77777777" w:rsidR="00B7089F" w:rsidRPr="004A02AA" w:rsidRDefault="00B7089F" w:rsidP="00B7089F">
      <w:pPr>
        <w:pStyle w:val="Ttulo5"/>
      </w:pPr>
      <w:r>
        <w:t>Descripción del problema</w:t>
      </w:r>
    </w:p>
    <w:p w14:paraId="60F433C1" w14:textId="789C69AB" w:rsidR="00636B32" w:rsidRDefault="00636B32" w:rsidP="00B7089F">
      <w:pPr>
        <w:rPr>
          <w:color w:val="000000"/>
        </w:rPr>
      </w:pPr>
      <w:r>
        <w:t xml:space="preserve">Dado que usaremos la librería NLTK (Natural Lenguage Toolkit) </w:t>
      </w:r>
      <w:sdt>
        <w:sdtPr>
          <w:rPr>
            <w:color w:val="000000"/>
          </w:rPr>
          <w:tag w:val="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1890097227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>
        <w:rPr>
          <w:color w:val="000000"/>
        </w:rPr>
        <w:t xml:space="preserve"> necesitamos no solo importarla en nuestro script, si no que también debemos instalarla en nuestro entorno de desarrollo.</w:t>
      </w:r>
    </w:p>
    <w:p w14:paraId="1593A08C" w14:textId="37176DA5" w:rsidR="00636B32" w:rsidRDefault="00636B32" w:rsidP="00B7089F">
      <w:pPr>
        <w:rPr>
          <w:color w:val="000000"/>
        </w:rPr>
      </w:pPr>
      <w:r>
        <w:rPr>
          <w:color w:val="000000"/>
        </w:rPr>
        <w:t>Es por ello que cuando tratamos de ejecutar el script nos devuelve el siguiente mensaje de error</w:t>
      </w:r>
      <w:r w:rsidR="00D062E6">
        <w:rPr>
          <w:color w:val="000000"/>
        </w:rPr>
        <w:t xml:space="preserve"> que se muestra en la ilustración 10</w:t>
      </w:r>
      <w:r>
        <w:rPr>
          <w:color w:val="000000"/>
        </w:rPr>
        <w:t>.</w:t>
      </w:r>
    </w:p>
    <w:p w14:paraId="13993AEC" w14:textId="77777777" w:rsidR="00652554" w:rsidRDefault="00636B32" w:rsidP="00652554">
      <w:pPr>
        <w:keepNext/>
      </w:pPr>
      <w:r w:rsidRPr="00636B32">
        <w:drawing>
          <wp:inline distT="0" distB="0" distL="0" distR="0" wp14:anchorId="0B22B6C1" wp14:editId="26FE8388">
            <wp:extent cx="5400040" cy="1012825"/>
            <wp:effectExtent l="0" t="0" r="0" b="0"/>
            <wp:docPr id="23" name="Imagen 23" descr="Mensaje de error, falta la libreria nlt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agen 23" descr="Mensaje de error, falta la libreria nltk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01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ADC95" w14:textId="3CE9AAD2" w:rsidR="00636B32" w:rsidRDefault="00652554" w:rsidP="00652554">
      <w:pPr>
        <w:pStyle w:val="Descripcin"/>
      </w:pPr>
      <w:bookmarkStart w:id="29" w:name="_Toc102389416"/>
      <w:r>
        <w:t xml:space="preserve">Ilustración </w:t>
      </w:r>
      <w:fldSimple w:instr=" SEQ Ilustración \* ARABIC ">
        <w:r w:rsidR="00A24DC6">
          <w:rPr>
            <w:noProof/>
          </w:rPr>
          <w:t>11</w:t>
        </w:r>
      </w:fldSimple>
      <w:r>
        <w:t>. Mensaje de error. Falta la librería NLTK</w:t>
      </w:r>
      <w:bookmarkEnd w:id="29"/>
    </w:p>
    <w:p w14:paraId="6846DC3A" w14:textId="77777777" w:rsidR="00B7089F" w:rsidRDefault="00B7089F" w:rsidP="00B7089F">
      <w:pPr>
        <w:pStyle w:val="Ttulo5"/>
      </w:pPr>
      <w:r>
        <w:t>Solución</w:t>
      </w:r>
    </w:p>
    <w:p w14:paraId="017B8A65" w14:textId="76CFA4C8" w:rsidR="00B7089F" w:rsidRDefault="00D062E6" w:rsidP="00B7089F">
      <w:pPr>
        <w:rPr>
          <w:color w:val="000000"/>
        </w:rPr>
      </w:pPr>
      <w:r>
        <w:t xml:space="preserve">Para ello si acudimos a la documentación oficial de la </w:t>
      </w:r>
      <w:r w:rsidR="003F4A00">
        <w:t xml:space="preserve">librería en su parte de instalación </w:t>
      </w:r>
      <w:sdt>
        <w:sdtPr>
          <w:rPr>
            <w:color w:val="000000"/>
          </w:rPr>
          <w:tag w:val="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851333306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 w:rsidR="00D05F1D">
        <w:rPr>
          <w:color w:val="000000"/>
        </w:rPr>
        <w:t>encontraremos las instrucciones para instalar la librería en nuestro entorno</w:t>
      </w:r>
      <w:sdt>
        <w:sdtPr>
          <w:rPr>
            <w:color w:val="000000"/>
          </w:rPr>
          <w:tag w:val="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"/>
          <w:id w:val="-1071349028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3]</w:t>
          </w:r>
        </w:sdtContent>
      </w:sdt>
      <w:r w:rsidR="00D05F1D">
        <w:rPr>
          <w:color w:val="000000"/>
        </w:rPr>
        <w:t>.</w:t>
      </w:r>
    </w:p>
    <w:p w14:paraId="229D899C" w14:textId="77777777" w:rsidR="00B40894" w:rsidRDefault="00B40894" w:rsidP="00B40894">
      <w:pPr>
        <w:keepNext/>
      </w:pPr>
      <w:r w:rsidRPr="00B40894">
        <w:drawing>
          <wp:inline distT="0" distB="0" distL="0" distR="0" wp14:anchorId="339E8B67" wp14:editId="61BFB774">
            <wp:extent cx="5400040" cy="2020570"/>
            <wp:effectExtent l="0" t="0" r="0" b="0"/>
            <wp:docPr id="24" name="Imagen 24" descr="Interfaz de usuario gráfic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n 24" descr="Interfaz de usuario gráfica&#10;&#10;Descripción generada automáticament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B01E4" w14:textId="455CC051" w:rsidR="00B40894" w:rsidRDefault="00B40894" w:rsidP="00B40894">
      <w:pPr>
        <w:pStyle w:val="Descripcin"/>
      </w:pPr>
      <w:bookmarkStart w:id="30" w:name="_Toc102389417"/>
      <w:r>
        <w:t xml:space="preserve">Ilustración </w:t>
      </w:r>
      <w:fldSimple w:instr=" SEQ Ilustración \* ARABIC ">
        <w:r w:rsidR="00A24DC6">
          <w:rPr>
            <w:noProof/>
          </w:rPr>
          <w:t>12</w:t>
        </w:r>
      </w:fldSimple>
      <w:r>
        <w:t>. Instrucción para instalar NLTK en nuestro entorno</w:t>
      </w:r>
      <w:bookmarkEnd w:id="30"/>
    </w:p>
    <w:p w14:paraId="665D3FAA" w14:textId="18AA0BA7" w:rsidR="00B40894" w:rsidRDefault="00B40894" w:rsidP="00B40894">
      <w:r>
        <w:t>Ejecutamos la instrucción en nuestra consola, y ya la tendríamos instalada.</w:t>
      </w:r>
    </w:p>
    <w:p w14:paraId="05DE12F6" w14:textId="77777777" w:rsidR="00B40894" w:rsidRDefault="00B40894" w:rsidP="00B40894">
      <w:pPr>
        <w:keepNext/>
      </w:pPr>
      <w:r w:rsidRPr="00B40894">
        <w:lastRenderedPageBreak/>
        <w:drawing>
          <wp:inline distT="0" distB="0" distL="0" distR="0" wp14:anchorId="5A385CBF" wp14:editId="7AC32F8A">
            <wp:extent cx="5400040" cy="2503805"/>
            <wp:effectExtent l="0" t="0" r="0" b="0"/>
            <wp:docPr id="25" name="Imagen 25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n 25" descr="Texto&#10;&#10;Descripción generada automáticament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03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DC80E" w14:textId="6BF497B2" w:rsidR="00B40894" w:rsidRPr="00B40894" w:rsidRDefault="00B40894" w:rsidP="00B40894">
      <w:pPr>
        <w:pStyle w:val="Descripcin"/>
      </w:pPr>
      <w:bookmarkStart w:id="31" w:name="_Toc102389418"/>
      <w:r>
        <w:t xml:space="preserve">Ilustración </w:t>
      </w:r>
      <w:fldSimple w:instr=" SEQ Ilustración \* ARABIC ">
        <w:r w:rsidR="00A24DC6">
          <w:rPr>
            <w:noProof/>
          </w:rPr>
          <w:t>13</w:t>
        </w:r>
      </w:fldSimple>
      <w:r>
        <w:t>. Ejecutamos la instrucción en nuestro entorno</w:t>
      </w:r>
      <w:bookmarkEnd w:id="31"/>
    </w:p>
    <w:p w14:paraId="6C28F357" w14:textId="77777777" w:rsidR="00B7089F" w:rsidRPr="00B7089F" w:rsidRDefault="00B7089F" w:rsidP="00B7089F"/>
    <w:p w14:paraId="22EDCDE0" w14:textId="77777777" w:rsidR="005E5170" w:rsidRPr="00A32F7D" w:rsidRDefault="005E5170" w:rsidP="005E5170">
      <w:pPr>
        <w:pStyle w:val="Ttulo2"/>
      </w:pPr>
      <w:bookmarkStart w:id="32" w:name="_Toc102389399"/>
      <w:r>
        <w:t>Descripción de los resultados obtenidos</w:t>
      </w:r>
      <w:bookmarkEnd w:id="32"/>
      <w:r>
        <w:t xml:space="preserve"> </w:t>
      </w:r>
    </w:p>
    <w:p w14:paraId="17FFD41B" w14:textId="77777777" w:rsidR="005E5170" w:rsidRDefault="005E5170" w:rsidP="005E5170">
      <w:pPr>
        <w:pStyle w:val="Ttulo3"/>
      </w:pPr>
      <w:bookmarkStart w:id="33" w:name="_Toc102389400"/>
      <w:r>
        <w:t>Evaluación usando 10 cross-fold validation</w:t>
      </w:r>
      <w:bookmarkEnd w:id="33"/>
    </w:p>
    <w:p w14:paraId="4C78DF75" w14:textId="1E9E232F" w:rsidR="005E5170" w:rsidRDefault="005E5170" w:rsidP="005E5170">
      <w:r>
        <w:t xml:space="preserve">Si ejecutamos nuevamente el script con la segunda modificación, obtenemos un leve </w:t>
      </w:r>
      <w:r w:rsidR="00773E6A">
        <w:t>empeoramiento</w:t>
      </w:r>
      <w:r>
        <w:t xml:space="preserve"> en el accuracy del script, pasando de una precisión del 0.</w:t>
      </w:r>
      <w:r w:rsidR="00773E6A">
        <w:t>7</w:t>
      </w:r>
      <w:r>
        <w:t xml:space="preserve"> al 0.</w:t>
      </w:r>
      <w:r w:rsidR="00773E6A">
        <w:t>66</w:t>
      </w:r>
      <w:r>
        <w:t>, como podemos observar en la ilustración siguiente.</w:t>
      </w:r>
      <w:r w:rsidR="00773E6A">
        <w:t xml:space="preserve"> Sin </w:t>
      </w:r>
      <w:r w:rsidR="009607BD">
        <w:t>embargo,</w:t>
      </w:r>
      <w:r w:rsidR="00773E6A">
        <w:t xml:space="preserve"> la desviación estándar se ha reducido de un 0.10 a un 0.06.</w:t>
      </w:r>
    </w:p>
    <w:p w14:paraId="54216890" w14:textId="65F9AF87" w:rsidR="005E5170" w:rsidRDefault="00773E6A" w:rsidP="005E5170">
      <w:pPr>
        <w:keepNext/>
      </w:pPr>
      <w:r w:rsidRPr="00773E6A">
        <w:drawing>
          <wp:inline distT="0" distB="0" distL="0" distR="0" wp14:anchorId="36CFB2D3" wp14:editId="590C07E4">
            <wp:extent cx="4382112" cy="2219635"/>
            <wp:effectExtent l="0" t="0" r="0" b="9525"/>
            <wp:docPr id="27" name="Imagen 27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n 27" descr="Calendario&#10;&#10;Descripción generada automáticamente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382112" cy="2219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54D15" w14:textId="6F4BA2D5" w:rsidR="005E5170" w:rsidRDefault="005E5170" w:rsidP="005E5170">
      <w:pPr>
        <w:pStyle w:val="Descripcin"/>
      </w:pPr>
      <w:bookmarkStart w:id="34" w:name="_Toc10238941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A24DC6">
        <w:rPr>
          <w:noProof/>
        </w:rPr>
        <w:t>14</w:t>
      </w:r>
      <w:r>
        <w:fldChar w:fldCharType="end"/>
      </w:r>
      <w:r>
        <w:t xml:space="preserve">. Accuracy de </w:t>
      </w:r>
      <w:r w:rsidR="007A24DC">
        <w:t xml:space="preserve">la tercera </w:t>
      </w:r>
      <w:r>
        <w:t xml:space="preserve"> modificación</w:t>
      </w:r>
      <w:bookmarkEnd w:id="34"/>
    </w:p>
    <w:p w14:paraId="507548C2" w14:textId="6F6E3253" w:rsidR="008318AA" w:rsidRDefault="008318AA" w:rsidP="008318AA">
      <w:pPr>
        <w:pStyle w:val="Ttulo1"/>
      </w:pPr>
      <w:r>
        <w:lastRenderedPageBreak/>
        <w:t xml:space="preserve">Limpiando los datos. Eliminando </w:t>
      </w:r>
      <w:r>
        <w:t>nombres de usuarios</w:t>
      </w:r>
    </w:p>
    <w:p w14:paraId="3E752267" w14:textId="2A3AE9DF" w:rsidR="008318AA" w:rsidRPr="003264A3" w:rsidRDefault="008318AA" w:rsidP="008318AA">
      <w:r>
        <w:t>Con el fin de evitar sesgos a determinados usuarios, se ha obtado por eliminar toda referencia a nombres de usuarios de los comentarios utilizados.</w:t>
      </w:r>
    </w:p>
    <w:p w14:paraId="2EB5A0C9" w14:textId="77777777" w:rsidR="008318AA" w:rsidRDefault="008318AA" w:rsidP="008318AA">
      <w:pPr>
        <w:pStyle w:val="Ttulo2"/>
      </w:pPr>
      <w:r>
        <w:t>Descripción de la implementación realizada</w:t>
      </w:r>
    </w:p>
    <w:p w14:paraId="7D23CF4D" w14:textId="23FBA14F" w:rsidR="008318AA" w:rsidRDefault="008318AA" w:rsidP="008318AA">
      <w:r>
        <w:t xml:space="preserve">Para realizar esto, </w:t>
      </w:r>
      <w:r>
        <w:t>buscaremos todas las palabras que empiecen por un @ y las eliminaremos de la lista dentro de nuestra función cleanData(). Para ello, usamos el código que mostramos a continuación.</w:t>
      </w:r>
    </w:p>
    <w:p w14:paraId="0FCDCC98" w14:textId="77777777" w:rsidR="00944BF7" w:rsidRDefault="008318AA" w:rsidP="00944BF7">
      <w:pPr>
        <w:keepNext/>
      </w:pPr>
      <w:r w:rsidRPr="008318AA">
        <w:drawing>
          <wp:inline distT="0" distB="0" distL="0" distR="0" wp14:anchorId="16393AB0" wp14:editId="2C8D29C3">
            <wp:extent cx="2705478" cy="304843"/>
            <wp:effectExtent l="0" t="0" r="0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05478" cy="30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4A532" w14:textId="6B27A9B0" w:rsidR="008318AA" w:rsidRDefault="00944BF7" w:rsidP="00944BF7">
      <w:pPr>
        <w:pStyle w:val="Descripcin"/>
      </w:pPr>
      <w:r>
        <w:t xml:space="preserve">Ilustración </w:t>
      </w:r>
      <w:fldSimple w:instr=" SEQ Ilustración \* ARABIC ">
        <w:r w:rsidR="00A24DC6">
          <w:rPr>
            <w:noProof/>
          </w:rPr>
          <w:t>15</w:t>
        </w:r>
      </w:fldSimple>
      <w:r>
        <w:t>.Llamada a la función de filtrado</w:t>
      </w:r>
    </w:p>
    <w:p w14:paraId="15C85552" w14:textId="77777777" w:rsidR="00944BF7" w:rsidRDefault="008318AA" w:rsidP="00944BF7">
      <w:pPr>
        <w:keepNext/>
      </w:pPr>
      <w:r w:rsidRPr="008318AA">
        <w:drawing>
          <wp:inline distT="0" distB="0" distL="0" distR="0" wp14:anchorId="16A3B556" wp14:editId="7DB63722">
            <wp:extent cx="5400040" cy="850265"/>
            <wp:effectExtent l="0" t="0" r="0" b="6985"/>
            <wp:docPr id="34" name="Imagen 3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Imagen 34" descr="Texto&#10;&#10;Descripción generada automáticamente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85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B564D" w14:textId="06FA820C" w:rsidR="008318AA" w:rsidRDefault="00944BF7" w:rsidP="00944BF7">
      <w:pPr>
        <w:pStyle w:val="Descripcin"/>
      </w:pPr>
      <w:r>
        <w:t xml:space="preserve">Ilustración </w:t>
      </w:r>
      <w:fldSimple w:instr=" SEQ Ilustración \* ARABIC ">
        <w:r w:rsidR="00A24DC6">
          <w:rPr>
            <w:noProof/>
          </w:rPr>
          <w:t>16</w:t>
        </w:r>
      </w:fldSimple>
      <w:r>
        <w:t>.Función de filtrado</w:t>
      </w:r>
    </w:p>
    <w:p w14:paraId="6318D110" w14:textId="13756D31" w:rsidR="008318AA" w:rsidRPr="00B17EB2" w:rsidRDefault="00944BF7" w:rsidP="008318AA">
      <w:r>
        <w:t>Para determinar si una palabra es un nombre de usuario buscamos si contiene el símbolo @.</w:t>
      </w:r>
    </w:p>
    <w:p w14:paraId="72B8C18B" w14:textId="77777777" w:rsidR="008318AA" w:rsidRPr="00A32F7D" w:rsidRDefault="008318AA" w:rsidP="008318AA">
      <w:pPr>
        <w:pStyle w:val="Ttulo2"/>
      </w:pPr>
      <w:r>
        <w:t xml:space="preserve">Descripción de los resultados obtenidos </w:t>
      </w:r>
    </w:p>
    <w:p w14:paraId="34E5F5D2" w14:textId="77777777" w:rsidR="008318AA" w:rsidRDefault="008318AA" w:rsidP="008318AA">
      <w:pPr>
        <w:pStyle w:val="Ttulo3"/>
      </w:pPr>
      <w:r>
        <w:t>Evaluación usando 10 cross-fold validation</w:t>
      </w:r>
    </w:p>
    <w:p w14:paraId="75144ABC" w14:textId="205B3733" w:rsidR="008318AA" w:rsidRDefault="008318AA" w:rsidP="008318AA">
      <w:r>
        <w:t>Si ejecutamos nuevamente el script con la segunda modificación, obtenemos un leve empeoramiento en el accuracy del script, pasando de una precisión del 0.</w:t>
      </w:r>
      <w:r w:rsidR="00A24DC6">
        <w:t>66</w:t>
      </w:r>
      <w:r>
        <w:t xml:space="preserve"> al 0.6</w:t>
      </w:r>
      <w:r w:rsidR="00A24DC6">
        <w:t>5</w:t>
      </w:r>
      <w:r>
        <w:t xml:space="preserve">, como podemos observar en la ilustración siguiente. Sin embargo, la desviación estándar se ha </w:t>
      </w:r>
      <w:r w:rsidR="00A24DC6">
        <w:t>mantenido en un</w:t>
      </w:r>
      <w:r>
        <w:t xml:space="preserve"> 0.06.</w:t>
      </w:r>
    </w:p>
    <w:p w14:paraId="60F6955D" w14:textId="77777777" w:rsidR="00A24DC6" w:rsidRDefault="00A24DC6" w:rsidP="00A24DC6">
      <w:pPr>
        <w:keepNext/>
      </w:pPr>
      <w:r w:rsidRPr="00A24DC6">
        <w:lastRenderedPageBreak/>
        <w:drawing>
          <wp:inline distT="0" distB="0" distL="0" distR="0" wp14:anchorId="0E0356FC" wp14:editId="312CAC7B">
            <wp:extent cx="4277322" cy="2267266"/>
            <wp:effectExtent l="0" t="0" r="9525" b="0"/>
            <wp:docPr id="35" name="Imagen 3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Imagen 35" descr="Calendario&#10;&#10;Descripción generada automáticamente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77322" cy="2267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04288" w14:textId="50876BA6" w:rsidR="005E5170" w:rsidRPr="005E5170" w:rsidRDefault="00A24DC6" w:rsidP="00A24DC6">
      <w:pPr>
        <w:pStyle w:val="Descripcin"/>
      </w:pPr>
      <w:r>
        <w:t xml:space="preserve">Ilustración </w:t>
      </w:r>
      <w:fldSimple w:instr=" SEQ Ilustración \* ARABIC ">
        <w:r>
          <w:rPr>
            <w:noProof/>
          </w:rPr>
          <w:t>17</w:t>
        </w:r>
      </w:fldSimple>
      <w:r>
        <w:t xml:space="preserve">. Accuracy de la </w:t>
      </w:r>
      <w:r w:rsidR="007A24DC">
        <w:t>cuarta</w:t>
      </w:r>
      <w:r>
        <w:t xml:space="preserve"> modificación</w:t>
      </w:r>
    </w:p>
    <w:p w14:paraId="74813C50" w14:textId="74A52DD6" w:rsidR="002062A7" w:rsidRDefault="002062A7" w:rsidP="002062A7">
      <w:pPr>
        <w:pStyle w:val="Ttulo1"/>
      </w:pPr>
      <w:bookmarkStart w:id="35" w:name="_Toc102389401"/>
      <w:r>
        <w:t>Conclusiones</w:t>
      </w:r>
      <w:bookmarkEnd w:id="35"/>
    </w:p>
    <w:p w14:paraId="7FDC52D0" w14:textId="24142FBC" w:rsidR="002062A7" w:rsidRDefault="002062A7" w:rsidP="002062A7">
      <w:pPr>
        <w:pStyle w:val="Ttulo2"/>
      </w:pPr>
      <w:bookmarkStart w:id="36" w:name="_Toc102389402"/>
      <w:r>
        <w:t>Impacto de las variables en los resultados</w:t>
      </w:r>
      <w:bookmarkEnd w:id="36"/>
    </w:p>
    <w:p w14:paraId="35780954" w14:textId="021E4158" w:rsidR="002062A7" w:rsidRDefault="002062A7" w:rsidP="002062A7">
      <w:pPr>
        <w:pStyle w:val="Ttulo2"/>
      </w:pPr>
      <w:bookmarkStart w:id="37" w:name="_Toc102389403"/>
      <w:r>
        <w:t>Combinaciones de variables</w:t>
      </w:r>
      <w:bookmarkEnd w:id="37"/>
    </w:p>
    <w:p w14:paraId="5DBD83AB" w14:textId="2753BF15" w:rsidR="002062A7" w:rsidRPr="002062A7" w:rsidRDefault="002062A7" w:rsidP="002062A7">
      <w:pPr>
        <w:pStyle w:val="Ttulo2"/>
      </w:pPr>
      <w:bookmarkStart w:id="38" w:name="_Toc102389404"/>
      <w:r>
        <w:t>Mejor conjunto de variables</w:t>
      </w:r>
      <w:bookmarkEnd w:id="38"/>
    </w:p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39" w:name="_Toc102389405"/>
      <w:r>
        <w:lastRenderedPageBreak/>
        <w:t>Bibliografía</w:t>
      </w:r>
      <w:bookmarkEnd w:id="39"/>
    </w:p>
    <w:sdt>
      <w:sdtPr>
        <w:tag w:val="MENDELEY_BIBLIOGRAPHY"/>
        <w:id w:val="59992850"/>
        <w:placeholder>
          <w:docPart w:val="DefaultPlaceholder_-1854013440"/>
        </w:placeholder>
      </w:sdtPr>
      <w:sdtContent>
        <w:p w14:paraId="7AA369A1" w14:textId="77777777" w:rsidR="00944BF7" w:rsidRDefault="00944BF7">
          <w:pPr>
            <w:autoSpaceDE w:val="0"/>
            <w:autoSpaceDN w:val="0"/>
            <w:ind w:hanging="640"/>
            <w:divId w:val="786386587"/>
            <w:rPr>
              <w:rFonts w:eastAsia="Times New Roman"/>
              <w:szCs w:val="24"/>
            </w:rPr>
          </w:pPr>
          <w:r>
            <w:rPr>
              <w:rFonts w:eastAsia="Times New Roman"/>
            </w:rPr>
            <w:t>[1]</w:t>
          </w:r>
          <w:r>
            <w:rPr>
              <w:rFonts w:eastAsia="Times New Roman"/>
            </w:rPr>
            <w:tab/>
            <w:t>“¿Qué son las Stop Words y para qué sirven? – BlackBeast.” https://blackbeast.pro/diccionario/stop-words/ (accessed May 02, 2022).</w:t>
          </w:r>
        </w:p>
        <w:p w14:paraId="6A184949" w14:textId="77777777" w:rsidR="00944BF7" w:rsidRDefault="00944BF7">
          <w:pPr>
            <w:autoSpaceDE w:val="0"/>
            <w:autoSpaceDN w:val="0"/>
            <w:ind w:hanging="640"/>
            <w:divId w:val="928002266"/>
            <w:rPr>
              <w:rFonts w:eastAsia="Times New Roman"/>
            </w:rPr>
          </w:pPr>
          <w:r>
            <w:rPr>
              <w:rFonts w:eastAsia="Times New Roman"/>
            </w:rPr>
            <w:t>[2]</w:t>
          </w:r>
          <w:r>
            <w:rPr>
              <w:rFonts w:eastAsia="Times New Roman"/>
            </w:rPr>
            <w:tab/>
            <w:t>“NLTK :: Natural Language Toolkit.” https://www.nltk.org/index.html (accessed May 02, 2022).</w:t>
          </w:r>
        </w:p>
        <w:p w14:paraId="40C062D7" w14:textId="77777777" w:rsidR="00944BF7" w:rsidRDefault="00944BF7">
          <w:pPr>
            <w:autoSpaceDE w:val="0"/>
            <w:autoSpaceDN w:val="0"/>
            <w:ind w:hanging="640"/>
            <w:divId w:val="1138063915"/>
            <w:rPr>
              <w:rFonts w:eastAsia="Times New Roman"/>
            </w:rPr>
          </w:pPr>
          <w:r>
            <w:rPr>
              <w:rFonts w:eastAsia="Times New Roman"/>
            </w:rPr>
            <w:t>[3]</w:t>
          </w:r>
          <w:r>
            <w:rPr>
              <w:rFonts w:eastAsia="Times New Roman"/>
            </w:rPr>
            <w:tab/>
            <w:t>“nltk · PyPI.” https://pypi.org/project/nltk/ (accessed May 02, 2022).</w:t>
          </w:r>
        </w:p>
        <w:p w14:paraId="7E835494" w14:textId="2F9CAC78" w:rsidR="00BF773A" w:rsidRDefault="00944BF7" w:rsidP="001D0611">
          <w:pPr>
            <w:widowControl w:val="0"/>
            <w:autoSpaceDE w:val="0"/>
            <w:autoSpaceDN w:val="0"/>
            <w:adjustRightInd w:val="0"/>
            <w:ind w:left="640" w:hanging="640"/>
          </w:pPr>
          <w:r>
            <w:rPr>
              <w:rFonts w:eastAsia="Times New Roman"/>
            </w:rPr>
            <w:t> </w:t>
          </w:r>
        </w:p>
      </w:sdtContent>
    </w:sdt>
    <w:p w14:paraId="034F3AE4" w14:textId="7FE7E684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28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C32311" w14:textId="77777777" w:rsidR="00B117E8" w:rsidRDefault="00B117E8" w:rsidP="00DE77D9">
      <w:pPr>
        <w:spacing w:after="0" w:line="240" w:lineRule="auto"/>
      </w:pPr>
      <w:r>
        <w:separator/>
      </w:r>
    </w:p>
  </w:endnote>
  <w:endnote w:type="continuationSeparator" w:id="0">
    <w:p w14:paraId="2D5A2931" w14:textId="77777777" w:rsidR="00B117E8" w:rsidRDefault="00B117E8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6F605571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fldSimple w:instr=" SECTIONPAGES  ">
      <w:r w:rsidR="007A24DC">
        <w:rPr>
          <w:noProof/>
        </w:rPr>
        <w:t>13</w:t>
      </w:r>
    </w:fldSimple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85D8CD" w14:textId="77777777" w:rsidR="00B117E8" w:rsidRDefault="00B117E8" w:rsidP="00DE77D9">
      <w:pPr>
        <w:spacing w:after="0" w:line="240" w:lineRule="auto"/>
      </w:pPr>
      <w:r>
        <w:separator/>
      </w:r>
    </w:p>
  </w:footnote>
  <w:footnote w:type="continuationSeparator" w:id="0">
    <w:p w14:paraId="12074FA1" w14:textId="77777777" w:rsidR="00B117E8" w:rsidRDefault="00B117E8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D850E6"/>
    <w:multiLevelType w:val="hybridMultilevel"/>
    <w:tmpl w:val="9496C6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0646C2F"/>
    <w:multiLevelType w:val="hybridMultilevel"/>
    <w:tmpl w:val="08B2172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6D7739F"/>
    <w:multiLevelType w:val="hybridMultilevel"/>
    <w:tmpl w:val="4AA40344"/>
    <w:lvl w:ilvl="0" w:tplc="6C18397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373887">
    <w:abstractNumId w:val="0"/>
  </w:num>
  <w:num w:numId="2" w16cid:durableId="674038721">
    <w:abstractNumId w:val="19"/>
  </w:num>
  <w:num w:numId="3" w16cid:durableId="1243371296">
    <w:abstractNumId w:val="7"/>
  </w:num>
  <w:num w:numId="4" w16cid:durableId="378893402">
    <w:abstractNumId w:val="2"/>
  </w:num>
  <w:num w:numId="5" w16cid:durableId="211381818">
    <w:abstractNumId w:val="13"/>
  </w:num>
  <w:num w:numId="6" w16cid:durableId="1437092680">
    <w:abstractNumId w:val="21"/>
  </w:num>
  <w:num w:numId="7" w16cid:durableId="1540821199">
    <w:abstractNumId w:val="18"/>
  </w:num>
  <w:num w:numId="8" w16cid:durableId="1434865381">
    <w:abstractNumId w:val="26"/>
  </w:num>
  <w:num w:numId="9" w16cid:durableId="1461920608">
    <w:abstractNumId w:val="24"/>
  </w:num>
  <w:num w:numId="10" w16cid:durableId="1298140896">
    <w:abstractNumId w:val="23"/>
  </w:num>
  <w:num w:numId="11" w16cid:durableId="1906601415">
    <w:abstractNumId w:val="1"/>
  </w:num>
  <w:num w:numId="12" w16cid:durableId="956984839">
    <w:abstractNumId w:val="8"/>
  </w:num>
  <w:num w:numId="13" w16cid:durableId="1916668788">
    <w:abstractNumId w:val="22"/>
  </w:num>
  <w:num w:numId="14" w16cid:durableId="1786387372">
    <w:abstractNumId w:val="15"/>
  </w:num>
  <w:num w:numId="15" w16cid:durableId="632366712">
    <w:abstractNumId w:val="9"/>
  </w:num>
  <w:num w:numId="16" w16cid:durableId="1988774966">
    <w:abstractNumId w:val="4"/>
  </w:num>
  <w:num w:numId="17" w16cid:durableId="1772818146">
    <w:abstractNumId w:val="3"/>
  </w:num>
  <w:num w:numId="18" w16cid:durableId="11103951">
    <w:abstractNumId w:val="10"/>
  </w:num>
  <w:num w:numId="19" w16cid:durableId="2084571044">
    <w:abstractNumId w:val="14"/>
  </w:num>
  <w:num w:numId="20" w16cid:durableId="1950236701">
    <w:abstractNumId w:val="16"/>
  </w:num>
  <w:num w:numId="21" w16cid:durableId="372316842">
    <w:abstractNumId w:val="11"/>
  </w:num>
  <w:num w:numId="22" w16cid:durableId="1297685185">
    <w:abstractNumId w:val="17"/>
  </w:num>
  <w:num w:numId="23" w16cid:durableId="1808356440">
    <w:abstractNumId w:val="5"/>
  </w:num>
  <w:num w:numId="24" w16cid:durableId="400297132">
    <w:abstractNumId w:val="12"/>
  </w:num>
  <w:num w:numId="25" w16cid:durableId="1582331240">
    <w:abstractNumId w:val="20"/>
  </w:num>
  <w:num w:numId="26" w16cid:durableId="1763255225">
    <w:abstractNumId w:val="6"/>
  </w:num>
  <w:num w:numId="27" w16cid:durableId="429923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119E2"/>
    <w:rsid w:val="000364AB"/>
    <w:rsid w:val="00044416"/>
    <w:rsid w:val="0005011A"/>
    <w:rsid w:val="00051B16"/>
    <w:rsid w:val="00071016"/>
    <w:rsid w:val="0008509B"/>
    <w:rsid w:val="0009234E"/>
    <w:rsid w:val="000A3FB9"/>
    <w:rsid w:val="000A5221"/>
    <w:rsid w:val="000C14D1"/>
    <w:rsid w:val="000C5630"/>
    <w:rsid w:val="000D2C31"/>
    <w:rsid w:val="000D747C"/>
    <w:rsid w:val="000F547C"/>
    <w:rsid w:val="000F5F16"/>
    <w:rsid w:val="000F665E"/>
    <w:rsid w:val="001027EF"/>
    <w:rsid w:val="00104888"/>
    <w:rsid w:val="00110968"/>
    <w:rsid w:val="00112394"/>
    <w:rsid w:val="001235EF"/>
    <w:rsid w:val="00127788"/>
    <w:rsid w:val="00132849"/>
    <w:rsid w:val="00134B02"/>
    <w:rsid w:val="00136259"/>
    <w:rsid w:val="00143A5A"/>
    <w:rsid w:val="00161FD9"/>
    <w:rsid w:val="00165421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C68A9"/>
    <w:rsid w:val="001D0611"/>
    <w:rsid w:val="001D1AB6"/>
    <w:rsid w:val="001D2A03"/>
    <w:rsid w:val="001D6850"/>
    <w:rsid w:val="001E0BB5"/>
    <w:rsid w:val="002041BF"/>
    <w:rsid w:val="00205AF6"/>
    <w:rsid w:val="002062A7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D6B1C"/>
    <w:rsid w:val="002F11A9"/>
    <w:rsid w:val="002F1E21"/>
    <w:rsid w:val="002F7A18"/>
    <w:rsid w:val="003065FF"/>
    <w:rsid w:val="00312EB7"/>
    <w:rsid w:val="00314874"/>
    <w:rsid w:val="0032251C"/>
    <w:rsid w:val="003264A3"/>
    <w:rsid w:val="0033071B"/>
    <w:rsid w:val="00335F8B"/>
    <w:rsid w:val="0034196A"/>
    <w:rsid w:val="00343634"/>
    <w:rsid w:val="003475B0"/>
    <w:rsid w:val="003706AC"/>
    <w:rsid w:val="00374FF2"/>
    <w:rsid w:val="00381317"/>
    <w:rsid w:val="00383DDE"/>
    <w:rsid w:val="00385CEA"/>
    <w:rsid w:val="00390378"/>
    <w:rsid w:val="00391277"/>
    <w:rsid w:val="003A10D5"/>
    <w:rsid w:val="003A50D5"/>
    <w:rsid w:val="003B57D7"/>
    <w:rsid w:val="003C1A26"/>
    <w:rsid w:val="003F4A00"/>
    <w:rsid w:val="003F71AF"/>
    <w:rsid w:val="003F7CD4"/>
    <w:rsid w:val="0041094C"/>
    <w:rsid w:val="004143D2"/>
    <w:rsid w:val="004210F5"/>
    <w:rsid w:val="00427A90"/>
    <w:rsid w:val="004335CC"/>
    <w:rsid w:val="00440809"/>
    <w:rsid w:val="00464A6A"/>
    <w:rsid w:val="00467129"/>
    <w:rsid w:val="00480CF4"/>
    <w:rsid w:val="004922A2"/>
    <w:rsid w:val="004944F2"/>
    <w:rsid w:val="004962E4"/>
    <w:rsid w:val="004A02AA"/>
    <w:rsid w:val="004A1F7B"/>
    <w:rsid w:val="004B7C75"/>
    <w:rsid w:val="004C4DFF"/>
    <w:rsid w:val="004D4CC9"/>
    <w:rsid w:val="004E399C"/>
    <w:rsid w:val="004F0EDE"/>
    <w:rsid w:val="004F1129"/>
    <w:rsid w:val="00505BA7"/>
    <w:rsid w:val="00512EAF"/>
    <w:rsid w:val="00522A68"/>
    <w:rsid w:val="005255B3"/>
    <w:rsid w:val="0053214D"/>
    <w:rsid w:val="0053287F"/>
    <w:rsid w:val="00541059"/>
    <w:rsid w:val="00542D7D"/>
    <w:rsid w:val="0054519F"/>
    <w:rsid w:val="005548F7"/>
    <w:rsid w:val="005667D0"/>
    <w:rsid w:val="0056715B"/>
    <w:rsid w:val="005808AF"/>
    <w:rsid w:val="00581722"/>
    <w:rsid w:val="00582CDE"/>
    <w:rsid w:val="005838B0"/>
    <w:rsid w:val="00585AD2"/>
    <w:rsid w:val="0059168B"/>
    <w:rsid w:val="005A02FA"/>
    <w:rsid w:val="005A7C09"/>
    <w:rsid w:val="005B02CE"/>
    <w:rsid w:val="005B1367"/>
    <w:rsid w:val="005B35F3"/>
    <w:rsid w:val="005C02A7"/>
    <w:rsid w:val="005C02EE"/>
    <w:rsid w:val="005C04B4"/>
    <w:rsid w:val="005C0575"/>
    <w:rsid w:val="005D5460"/>
    <w:rsid w:val="005D5FB2"/>
    <w:rsid w:val="005E1E38"/>
    <w:rsid w:val="005E3A36"/>
    <w:rsid w:val="005E5170"/>
    <w:rsid w:val="005E75A4"/>
    <w:rsid w:val="005F19A6"/>
    <w:rsid w:val="00603557"/>
    <w:rsid w:val="00616AB2"/>
    <w:rsid w:val="00631C27"/>
    <w:rsid w:val="00636748"/>
    <w:rsid w:val="00636B32"/>
    <w:rsid w:val="00652554"/>
    <w:rsid w:val="006550B6"/>
    <w:rsid w:val="00657023"/>
    <w:rsid w:val="006575B1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5763E"/>
    <w:rsid w:val="007642B2"/>
    <w:rsid w:val="00771B3A"/>
    <w:rsid w:val="00773E6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A24DC"/>
    <w:rsid w:val="007B72DD"/>
    <w:rsid w:val="007C6EA3"/>
    <w:rsid w:val="007D49AA"/>
    <w:rsid w:val="007D63EF"/>
    <w:rsid w:val="007E2610"/>
    <w:rsid w:val="007E278B"/>
    <w:rsid w:val="007E31AC"/>
    <w:rsid w:val="007F6B62"/>
    <w:rsid w:val="00803257"/>
    <w:rsid w:val="00804140"/>
    <w:rsid w:val="008161C6"/>
    <w:rsid w:val="00820208"/>
    <w:rsid w:val="008318AA"/>
    <w:rsid w:val="00845F46"/>
    <w:rsid w:val="008615C8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8F1FC6"/>
    <w:rsid w:val="009127AE"/>
    <w:rsid w:val="009235E6"/>
    <w:rsid w:val="00944BF7"/>
    <w:rsid w:val="00945A52"/>
    <w:rsid w:val="009556C4"/>
    <w:rsid w:val="009575AB"/>
    <w:rsid w:val="009607BD"/>
    <w:rsid w:val="0097448A"/>
    <w:rsid w:val="009747A5"/>
    <w:rsid w:val="00977622"/>
    <w:rsid w:val="009827CA"/>
    <w:rsid w:val="009B2D49"/>
    <w:rsid w:val="009C13FE"/>
    <w:rsid w:val="009C4CCE"/>
    <w:rsid w:val="009D1139"/>
    <w:rsid w:val="009D2429"/>
    <w:rsid w:val="009D4756"/>
    <w:rsid w:val="009D675B"/>
    <w:rsid w:val="009D7543"/>
    <w:rsid w:val="009E2C82"/>
    <w:rsid w:val="009E7B77"/>
    <w:rsid w:val="009F5F66"/>
    <w:rsid w:val="009F733D"/>
    <w:rsid w:val="00A000F6"/>
    <w:rsid w:val="00A03DE1"/>
    <w:rsid w:val="00A0665F"/>
    <w:rsid w:val="00A0731D"/>
    <w:rsid w:val="00A11DA7"/>
    <w:rsid w:val="00A130D8"/>
    <w:rsid w:val="00A213FD"/>
    <w:rsid w:val="00A21F9E"/>
    <w:rsid w:val="00A22965"/>
    <w:rsid w:val="00A24DC6"/>
    <w:rsid w:val="00A26098"/>
    <w:rsid w:val="00A32F7D"/>
    <w:rsid w:val="00A44D1F"/>
    <w:rsid w:val="00A45D9C"/>
    <w:rsid w:val="00A47746"/>
    <w:rsid w:val="00A53EC3"/>
    <w:rsid w:val="00A55B4C"/>
    <w:rsid w:val="00A600E1"/>
    <w:rsid w:val="00A616FD"/>
    <w:rsid w:val="00A636EB"/>
    <w:rsid w:val="00A86032"/>
    <w:rsid w:val="00A93616"/>
    <w:rsid w:val="00AC3CA8"/>
    <w:rsid w:val="00AD4E8D"/>
    <w:rsid w:val="00AF6316"/>
    <w:rsid w:val="00B117E8"/>
    <w:rsid w:val="00B17EB2"/>
    <w:rsid w:val="00B21916"/>
    <w:rsid w:val="00B37C9B"/>
    <w:rsid w:val="00B40894"/>
    <w:rsid w:val="00B50124"/>
    <w:rsid w:val="00B521DE"/>
    <w:rsid w:val="00B56ABF"/>
    <w:rsid w:val="00B56F09"/>
    <w:rsid w:val="00B61583"/>
    <w:rsid w:val="00B7089F"/>
    <w:rsid w:val="00B72C69"/>
    <w:rsid w:val="00B76CCB"/>
    <w:rsid w:val="00B80165"/>
    <w:rsid w:val="00B9175C"/>
    <w:rsid w:val="00BB287C"/>
    <w:rsid w:val="00BB4D94"/>
    <w:rsid w:val="00BC1127"/>
    <w:rsid w:val="00BC7E6B"/>
    <w:rsid w:val="00BD3D38"/>
    <w:rsid w:val="00BF50FF"/>
    <w:rsid w:val="00BF5770"/>
    <w:rsid w:val="00BF773A"/>
    <w:rsid w:val="00C07359"/>
    <w:rsid w:val="00C110DA"/>
    <w:rsid w:val="00C11DBA"/>
    <w:rsid w:val="00C1497D"/>
    <w:rsid w:val="00C176D5"/>
    <w:rsid w:val="00C233C6"/>
    <w:rsid w:val="00C36EBF"/>
    <w:rsid w:val="00C65F72"/>
    <w:rsid w:val="00C81217"/>
    <w:rsid w:val="00C84365"/>
    <w:rsid w:val="00C87465"/>
    <w:rsid w:val="00C93AD8"/>
    <w:rsid w:val="00CA15C1"/>
    <w:rsid w:val="00CA5AA4"/>
    <w:rsid w:val="00CB2EDD"/>
    <w:rsid w:val="00CB3FF4"/>
    <w:rsid w:val="00CB58B5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05F1D"/>
    <w:rsid w:val="00D062E6"/>
    <w:rsid w:val="00D15577"/>
    <w:rsid w:val="00D26DEF"/>
    <w:rsid w:val="00D414E6"/>
    <w:rsid w:val="00D41E78"/>
    <w:rsid w:val="00D42230"/>
    <w:rsid w:val="00D464C6"/>
    <w:rsid w:val="00D47D89"/>
    <w:rsid w:val="00D76655"/>
    <w:rsid w:val="00D806EC"/>
    <w:rsid w:val="00D811D8"/>
    <w:rsid w:val="00D84C1E"/>
    <w:rsid w:val="00D861F3"/>
    <w:rsid w:val="00D873A9"/>
    <w:rsid w:val="00D9452E"/>
    <w:rsid w:val="00DA1040"/>
    <w:rsid w:val="00DA11AD"/>
    <w:rsid w:val="00DA3389"/>
    <w:rsid w:val="00DB36D6"/>
    <w:rsid w:val="00DB646E"/>
    <w:rsid w:val="00DC42DC"/>
    <w:rsid w:val="00DC7055"/>
    <w:rsid w:val="00DD21DF"/>
    <w:rsid w:val="00DD2508"/>
    <w:rsid w:val="00DE2676"/>
    <w:rsid w:val="00DE5E1D"/>
    <w:rsid w:val="00DE77D9"/>
    <w:rsid w:val="00DF3B76"/>
    <w:rsid w:val="00DF6596"/>
    <w:rsid w:val="00E05EA4"/>
    <w:rsid w:val="00E10D94"/>
    <w:rsid w:val="00E173DC"/>
    <w:rsid w:val="00E25272"/>
    <w:rsid w:val="00E31B7F"/>
    <w:rsid w:val="00E33A4C"/>
    <w:rsid w:val="00E34AC2"/>
    <w:rsid w:val="00E34D0E"/>
    <w:rsid w:val="00E41841"/>
    <w:rsid w:val="00E44334"/>
    <w:rsid w:val="00E5042A"/>
    <w:rsid w:val="00E56197"/>
    <w:rsid w:val="00E62E62"/>
    <w:rsid w:val="00E63F00"/>
    <w:rsid w:val="00E66D71"/>
    <w:rsid w:val="00E706CD"/>
    <w:rsid w:val="00E71FB3"/>
    <w:rsid w:val="00E922FB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F01FCA"/>
    <w:rsid w:val="00F03ACC"/>
    <w:rsid w:val="00F05C8E"/>
    <w:rsid w:val="00F13A7E"/>
    <w:rsid w:val="00F22606"/>
    <w:rsid w:val="00F25669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4C00"/>
    <w:rsid w:val="00F62264"/>
    <w:rsid w:val="00F6567F"/>
    <w:rsid w:val="00F70089"/>
    <w:rsid w:val="00F753E8"/>
    <w:rsid w:val="00F75F78"/>
    <w:rsid w:val="00F82B3C"/>
    <w:rsid w:val="00F83C90"/>
    <w:rsid w:val="00FA044D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089F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73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8010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35577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9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9940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01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86990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24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330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4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8607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52707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1435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164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7368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57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76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37152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6668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74703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9699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687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7358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5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01689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2244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95071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44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8847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0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658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00226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06391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footer" Target="footer2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CD59ED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238955-1299-46BB-8425-5048DDE7691E}"/>
      </w:docPartPr>
      <w:docPartBody>
        <w:p w:rsidR="00000000" w:rsidRDefault="00F1669B">
          <w:r w:rsidRPr="006714B5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092381"/>
    <w:rsid w:val="003C16E4"/>
    <w:rsid w:val="00851D58"/>
    <w:rsid w:val="00BB0F40"/>
    <w:rsid w:val="00CD59ED"/>
    <w:rsid w:val="00E40811"/>
    <w:rsid w:val="00F16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F1669B"/>
    <w:rPr>
      <w:color w:val="808080"/>
    </w:rPr>
  </w:style>
  <w:style w:type="paragraph" w:customStyle="1" w:styleId="6978350CE49643108903EFAC5CEEC61B">
    <w:name w:val="6978350CE49643108903EFAC5CEEC61B"/>
  </w:style>
  <w:style w:type="paragraph" w:customStyle="1" w:styleId="662D7F6C2050404B9266CFD3B91D7F9E">
    <w:name w:val="662D7F6C2050404B9266CFD3B91D7F9E"/>
    <w:rsid w:val="00F1669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{&quot;citationID&quot;:&quot;MENDELEY_CITATION_8620706d-3ae7-4683-b618-2a272ab9dd62&quot;,&quot;properties&quot;:{&quot;noteIndex&quot;:0},&quot;isEdited&quot;:false,&quot;manualOverride&quot;:{&quot;isManuallyOverridden&quot;:false,&quot;citeprocText&quot;:&quot;[1]&quot;,&quot;manualOverrideText&quot;:&quot;&quot;},&quot;citationItems&quot;:[{&quot;id&quot;:&quot;0597cb14-f1a8-3cff-8c26-aa58f6e8d63c&quot;,&quot;itemData&quot;:{&quot;type&quot;:&quot;webpage&quot;,&quot;id&quot;:&quot;0597cb14-f1a8-3cff-8c26-aa58f6e8d63c&quot;,&quot;title&quot;:&quot;¿Qué son las Stop Words y para qué sirven? – BlackBeast&quot;,&quot;accessed&quot;:{&quot;date-parts&quot;:[[2022,5,2]]},&quot;URL&quot;:&quot;https://blackbeast.pro/diccionario/stop-words/&quot;,&quot;container-title-short&quot;:&quot;&quot;},&quot;isTemporary&quot;:false}],&quot;citationTag&quot;:&quot;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&quot;},{&quot;citationID&quot;:&quot;MENDELEY_CITATION_de1b1239-9db3-4e2c-a7a0-b667e9d545b3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8d50dae8-4bca-4e3e-b0ee-735c42474b0e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9ef95d83-df57-420a-99f6-73bec0c7c1d8&quot;,&quot;properties&quot;:{&quot;noteIndex&quot;:0},&quot;isEdited&quot;:false,&quot;manualOverride&quot;:{&quot;isManuallyOverridden&quot;:false,&quot;citeprocText&quot;:&quot;[3]&quot;,&quot;manualOverrideText&quot;:&quot;&quot;},&quot;citationItems&quot;:[{&quot;id&quot;:&quot;e458d30e-57b2-373d-9bc8-3348a47e1ee1&quot;,&quot;itemData&quot;:{&quot;type&quot;:&quot;webpage&quot;,&quot;id&quot;:&quot;e458d30e-57b2-373d-9bc8-3348a47e1ee1&quot;,&quot;title&quot;:&quot;nltk · PyPI&quot;,&quot;accessed&quot;:{&quot;date-parts&quot;:[[2022,5,2]]},&quot;URL&quot;:&quot;https://pypi.org/project/nltk/&quot;,&quot;container-title-short&quot;:&quot;&quot;},&quot;isTemporary&quot;:false}],&quot;citationTag&quot;:&quot;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&quot;}]"/>
    <we:property name="MENDELEY_CITATIONS_STYLE" value="{&quot;id&quot;:&quot;https://www.zotero.org/styles/ieee&quot;,&quot;title&quot;:&quot;IEEE&quot;,&quot;format&quot;:&quot;numeric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4802</TotalTime>
  <Pages>18</Pages>
  <Words>2442</Words>
  <Characters>13437</Characters>
  <Application>Microsoft Office Word</Application>
  <DocSecurity>0</DocSecurity>
  <Lines>111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emoria Practica Final</vt:lpstr>
    </vt:vector>
  </TitlesOfParts>
  <Company/>
  <LinksUpToDate>false</LinksUpToDate>
  <CharactersWithSpaces>15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32</cp:revision>
  <cp:lastPrinted>2020-06-22T15:46:00Z</cp:lastPrinted>
  <dcterms:created xsi:type="dcterms:W3CDTF">2022-03-29T15:35:00Z</dcterms:created>
  <dcterms:modified xsi:type="dcterms:W3CDTF">2022-05-02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